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16733D" w:rsidRDefault="00B558F2" w:rsidP="00B13FF2">
      <w:pPr>
        <w:spacing w:after="0"/>
        <w:jc w:val="center"/>
        <w:rPr>
          <w:rFonts w:cs="Times New Roman"/>
          <w:b/>
          <w:bCs/>
          <w:noProof/>
          <w:szCs w:val="24"/>
        </w:rPr>
      </w:pPr>
      <w:bookmarkStart w:id="0" w:name="_Hlk65001140"/>
      <w:bookmarkStart w:id="1" w:name="_Hlk92634884"/>
      <w:bookmarkEnd w:id="0"/>
      <w:r w:rsidRPr="0016733D">
        <w:rPr>
          <w:rFonts w:cs="Times New Roman"/>
          <w:b/>
          <w:bCs/>
          <w:noProof/>
          <w:szCs w:val="24"/>
        </w:rPr>
        <w:t>PROPOSAL SKRIPSI</w:t>
      </w:r>
    </w:p>
    <w:p w14:paraId="0A03B5EB" w14:textId="6932FCA0" w:rsidR="00B558F2" w:rsidRPr="0016733D" w:rsidRDefault="00B558F2" w:rsidP="00B13FF2">
      <w:pPr>
        <w:spacing w:after="0"/>
        <w:jc w:val="center"/>
        <w:rPr>
          <w:rFonts w:cs="Times New Roman"/>
          <w:b/>
          <w:bCs/>
          <w:noProof/>
          <w:szCs w:val="24"/>
        </w:rPr>
      </w:pPr>
    </w:p>
    <w:p w14:paraId="276D7099" w14:textId="77777777" w:rsidR="00E74AB0" w:rsidRPr="0016733D" w:rsidRDefault="00B558F2" w:rsidP="00B13FF2">
      <w:pPr>
        <w:spacing w:after="0"/>
        <w:jc w:val="center"/>
        <w:rPr>
          <w:rFonts w:cs="Times New Roman"/>
          <w:b/>
          <w:noProof/>
          <w:szCs w:val="24"/>
        </w:rPr>
      </w:pPr>
      <w:bookmarkStart w:id="2" w:name="_Hlk68619007"/>
      <w:r w:rsidRPr="0016733D">
        <w:rPr>
          <w:rFonts w:cs="Times New Roman"/>
          <w:b/>
          <w:noProof/>
          <w:szCs w:val="24"/>
        </w:rPr>
        <w:t xml:space="preserve">PENERAPAN </w:t>
      </w:r>
      <w:r w:rsidR="00E74AB0" w:rsidRPr="0016733D">
        <w:rPr>
          <w:rFonts w:cs="Times New Roman"/>
          <w:b/>
          <w:i/>
          <w:iCs/>
          <w:noProof/>
          <w:szCs w:val="24"/>
        </w:rPr>
        <w:t>STATE BASED CODE EDITOR</w:t>
      </w:r>
      <w:r w:rsidRPr="0016733D">
        <w:rPr>
          <w:rFonts w:cs="Times New Roman"/>
          <w:b/>
          <w:noProof/>
          <w:szCs w:val="24"/>
        </w:rPr>
        <w:t xml:space="preserve"> PADA </w:t>
      </w:r>
    </w:p>
    <w:p w14:paraId="6CBF13E2" w14:textId="3512A5BF" w:rsidR="00B558F2" w:rsidRPr="0016733D" w:rsidRDefault="00B558F2" w:rsidP="00B13FF2">
      <w:pPr>
        <w:spacing w:after="0"/>
        <w:jc w:val="center"/>
        <w:rPr>
          <w:rFonts w:cs="Times New Roman"/>
          <w:b/>
          <w:noProof/>
          <w:szCs w:val="24"/>
        </w:rPr>
      </w:pPr>
      <w:r w:rsidRPr="0016733D">
        <w:rPr>
          <w:rFonts w:cs="Times New Roman"/>
          <w:b/>
          <w:noProof/>
          <w:szCs w:val="24"/>
        </w:rPr>
        <w:t xml:space="preserve">SISTEM </w:t>
      </w:r>
      <w:r w:rsidR="00E74AB0" w:rsidRPr="0016733D">
        <w:rPr>
          <w:rFonts w:cs="Times New Roman"/>
          <w:b/>
          <w:i/>
          <w:iCs/>
          <w:noProof/>
          <w:szCs w:val="24"/>
        </w:rPr>
        <w:t>E – LEARNING</w:t>
      </w:r>
      <w:r w:rsidR="00E74AB0" w:rsidRPr="0016733D">
        <w:rPr>
          <w:rFonts w:cs="Times New Roman"/>
          <w:b/>
          <w:noProof/>
          <w:szCs w:val="24"/>
        </w:rPr>
        <w:t xml:space="preserve"> </w:t>
      </w:r>
      <w:r w:rsidRPr="0016733D">
        <w:rPr>
          <w:rFonts w:cs="Times New Roman"/>
          <w:b/>
          <w:noProof/>
          <w:szCs w:val="24"/>
        </w:rPr>
        <w:t xml:space="preserve">BERBASIS WEB </w:t>
      </w:r>
      <w:bookmarkEnd w:id="2"/>
    </w:p>
    <w:bookmarkEnd w:id="1"/>
    <w:p w14:paraId="67393C3D" w14:textId="157BACEC" w:rsidR="00B558F2" w:rsidRPr="0016733D" w:rsidRDefault="00B558F2" w:rsidP="00B13FF2">
      <w:pPr>
        <w:jc w:val="center"/>
        <w:rPr>
          <w:rFonts w:cs="Times New Roman"/>
          <w:b/>
          <w:noProof/>
          <w:szCs w:val="24"/>
        </w:rPr>
      </w:pPr>
    </w:p>
    <w:p w14:paraId="40F53C24" w14:textId="77777777" w:rsidR="00B558F2" w:rsidRPr="0016733D" w:rsidRDefault="00B558F2" w:rsidP="00B13FF2">
      <w:pPr>
        <w:jc w:val="center"/>
        <w:rPr>
          <w:rFonts w:cs="Times New Roman"/>
          <w:b/>
          <w:noProof/>
          <w:szCs w:val="24"/>
        </w:rPr>
      </w:pPr>
    </w:p>
    <w:p w14:paraId="4B02253E" w14:textId="5910A80C" w:rsidR="00B558F2" w:rsidRPr="0016733D" w:rsidRDefault="00B558F2" w:rsidP="00B13FF2">
      <w:pPr>
        <w:jc w:val="center"/>
        <w:rPr>
          <w:rFonts w:cs="Times New Roman"/>
          <w:b/>
          <w:noProof/>
          <w:szCs w:val="24"/>
        </w:rPr>
      </w:pPr>
      <w:r w:rsidRPr="0016733D">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16733D" w:rsidRDefault="00B558F2" w:rsidP="00B13FF2">
      <w:pPr>
        <w:spacing w:after="0"/>
        <w:jc w:val="center"/>
        <w:rPr>
          <w:rFonts w:cs="Times New Roman"/>
          <w:b/>
          <w:noProof/>
          <w:szCs w:val="24"/>
        </w:rPr>
      </w:pPr>
    </w:p>
    <w:p w14:paraId="3697FFA0" w14:textId="77777777" w:rsidR="00B558F2" w:rsidRPr="0016733D" w:rsidRDefault="00B558F2" w:rsidP="00B13FF2">
      <w:pPr>
        <w:spacing w:after="0"/>
        <w:jc w:val="center"/>
        <w:rPr>
          <w:rFonts w:cs="Times New Roman"/>
          <w:b/>
          <w:noProof/>
          <w:szCs w:val="24"/>
        </w:rPr>
      </w:pPr>
    </w:p>
    <w:p w14:paraId="2C5BA5A0" w14:textId="77777777" w:rsidR="00B558F2" w:rsidRPr="0016733D" w:rsidRDefault="00B558F2" w:rsidP="00B13FF2">
      <w:pPr>
        <w:spacing w:after="0"/>
        <w:jc w:val="center"/>
        <w:rPr>
          <w:rFonts w:cs="Times New Roman"/>
          <w:b/>
          <w:noProof/>
          <w:szCs w:val="24"/>
        </w:rPr>
      </w:pPr>
      <w:r w:rsidRPr="0016733D">
        <w:rPr>
          <w:rFonts w:cs="Times New Roman"/>
          <w:b/>
          <w:noProof/>
          <w:szCs w:val="24"/>
        </w:rPr>
        <w:t>Oleh :</w:t>
      </w:r>
    </w:p>
    <w:p w14:paraId="52EDA664" w14:textId="46A8C9DC" w:rsidR="00B558F2" w:rsidRPr="0016733D" w:rsidRDefault="00B558F2" w:rsidP="00B13FF2">
      <w:pPr>
        <w:tabs>
          <w:tab w:val="left" w:pos="3060"/>
        </w:tabs>
        <w:spacing w:after="0"/>
        <w:ind w:firstLine="2340"/>
        <w:rPr>
          <w:rFonts w:cs="Times New Roman"/>
          <w:b/>
          <w:noProof/>
          <w:szCs w:val="24"/>
        </w:rPr>
      </w:pPr>
      <w:bookmarkStart w:id="3" w:name="_Hlk92634941"/>
      <w:r w:rsidRPr="0016733D">
        <w:rPr>
          <w:rFonts w:cs="Times New Roman"/>
          <w:b/>
          <w:noProof/>
          <w:szCs w:val="24"/>
        </w:rPr>
        <w:t xml:space="preserve">Nama </w:t>
      </w:r>
      <w:r w:rsidRPr="0016733D">
        <w:rPr>
          <w:rFonts w:cs="Times New Roman"/>
          <w:b/>
          <w:noProof/>
          <w:szCs w:val="24"/>
        </w:rPr>
        <w:tab/>
        <w:t xml:space="preserve">: </w:t>
      </w:r>
      <w:r w:rsidR="00E74AB0" w:rsidRPr="0016733D">
        <w:rPr>
          <w:rFonts w:cs="Times New Roman"/>
          <w:b/>
          <w:noProof/>
          <w:szCs w:val="24"/>
        </w:rPr>
        <w:t>Satria Efriyadi</w:t>
      </w:r>
    </w:p>
    <w:p w14:paraId="4A1B7796" w14:textId="1175889A" w:rsidR="00B558F2" w:rsidRPr="0016733D" w:rsidRDefault="00B558F2" w:rsidP="00B13FF2">
      <w:pPr>
        <w:tabs>
          <w:tab w:val="left" w:pos="3060"/>
        </w:tabs>
        <w:spacing w:after="0"/>
        <w:ind w:firstLine="2340"/>
        <w:rPr>
          <w:rFonts w:cs="Times New Roman"/>
          <w:b/>
          <w:noProof/>
          <w:szCs w:val="24"/>
        </w:rPr>
      </w:pPr>
      <w:r w:rsidRPr="0016733D">
        <w:rPr>
          <w:rFonts w:cs="Times New Roman"/>
          <w:b/>
          <w:noProof/>
          <w:szCs w:val="24"/>
        </w:rPr>
        <w:t xml:space="preserve">NPM </w:t>
      </w:r>
      <w:r w:rsidRPr="0016733D">
        <w:rPr>
          <w:rFonts w:cs="Times New Roman"/>
          <w:b/>
          <w:noProof/>
          <w:szCs w:val="24"/>
        </w:rPr>
        <w:tab/>
        <w:t>: G1A0170</w:t>
      </w:r>
      <w:r w:rsidR="00E74AB0" w:rsidRPr="0016733D">
        <w:rPr>
          <w:rFonts w:cs="Times New Roman"/>
          <w:b/>
          <w:noProof/>
          <w:szCs w:val="24"/>
        </w:rPr>
        <w:t>69</w:t>
      </w:r>
    </w:p>
    <w:bookmarkEnd w:id="3"/>
    <w:p w14:paraId="02153E2C" w14:textId="77777777" w:rsidR="00B558F2" w:rsidRPr="0016733D" w:rsidRDefault="00B558F2" w:rsidP="00B13FF2">
      <w:pPr>
        <w:jc w:val="center"/>
        <w:rPr>
          <w:rFonts w:cs="Times New Roman"/>
          <w:b/>
          <w:noProof/>
          <w:szCs w:val="24"/>
        </w:rPr>
      </w:pPr>
    </w:p>
    <w:p w14:paraId="03FECA6C" w14:textId="4A0021A8" w:rsidR="00B558F2" w:rsidRPr="0016733D" w:rsidRDefault="00B558F2" w:rsidP="00B13FF2">
      <w:pPr>
        <w:jc w:val="center"/>
        <w:rPr>
          <w:rFonts w:cs="Times New Roman"/>
          <w:b/>
          <w:noProof/>
          <w:szCs w:val="24"/>
        </w:rPr>
      </w:pPr>
    </w:p>
    <w:p w14:paraId="0FA4B8D3" w14:textId="77777777" w:rsidR="00B558F2" w:rsidRPr="0016733D" w:rsidRDefault="00B558F2" w:rsidP="00B13FF2">
      <w:pPr>
        <w:jc w:val="center"/>
        <w:rPr>
          <w:rFonts w:cs="Times New Roman"/>
          <w:b/>
          <w:noProof/>
          <w:szCs w:val="24"/>
        </w:rPr>
      </w:pPr>
    </w:p>
    <w:p w14:paraId="60A839B2" w14:textId="77777777" w:rsidR="00B558F2" w:rsidRPr="0016733D" w:rsidRDefault="00B558F2" w:rsidP="00B13FF2">
      <w:pPr>
        <w:spacing w:after="0"/>
        <w:jc w:val="center"/>
        <w:rPr>
          <w:rFonts w:cs="Times New Roman"/>
          <w:b/>
          <w:noProof/>
          <w:szCs w:val="24"/>
        </w:rPr>
      </w:pPr>
      <w:r w:rsidRPr="0016733D">
        <w:rPr>
          <w:rFonts w:cs="Times New Roman"/>
          <w:b/>
          <w:noProof/>
          <w:szCs w:val="24"/>
        </w:rPr>
        <w:t>PROGRAM STUDI INFORMATIKA</w:t>
      </w:r>
    </w:p>
    <w:p w14:paraId="30BA55CB" w14:textId="77777777" w:rsidR="00B558F2" w:rsidRPr="0016733D" w:rsidRDefault="00B558F2" w:rsidP="00B13FF2">
      <w:pPr>
        <w:spacing w:after="0"/>
        <w:jc w:val="center"/>
        <w:rPr>
          <w:rFonts w:cs="Times New Roman"/>
          <w:b/>
          <w:noProof/>
          <w:szCs w:val="24"/>
        </w:rPr>
      </w:pPr>
      <w:r w:rsidRPr="0016733D">
        <w:rPr>
          <w:rFonts w:cs="Times New Roman"/>
          <w:b/>
          <w:noProof/>
          <w:szCs w:val="24"/>
        </w:rPr>
        <w:t>FAKULTAS TEKNIK</w:t>
      </w:r>
    </w:p>
    <w:p w14:paraId="3D6F6409" w14:textId="0DB67E9E" w:rsidR="00B558F2" w:rsidRPr="0016733D" w:rsidRDefault="00B558F2" w:rsidP="00B13FF2">
      <w:pPr>
        <w:spacing w:after="0"/>
        <w:jc w:val="center"/>
        <w:rPr>
          <w:rFonts w:cs="Times New Roman"/>
          <w:b/>
          <w:noProof/>
          <w:szCs w:val="24"/>
        </w:rPr>
      </w:pPr>
      <w:r w:rsidRPr="0016733D">
        <w:rPr>
          <w:rFonts w:cs="Times New Roman"/>
          <w:b/>
          <w:noProof/>
          <w:szCs w:val="24"/>
        </w:rPr>
        <w:t>UNIVERSITAS BENGKULU</w:t>
      </w:r>
    </w:p>
    <w:p w14:paraId="27322B7C" w14:textId="77777777" w:rsidR="00CE757B" w:rsidRPr="0016733D" w:rsidRDefault="00B558F2" w:rsidP="00B13FF2">
      <w:pPr>
        <w:spacing w:after="0"/>
        <w:jc w:val="center"/>
        <w:rPr>
          <w:rFonts w:cs="Times New Roman"/>
          <w:b/>
          <w:noProof/>
          <w:szCs w:val="24"/>
        </w:rPr>
        <w:sectPr w:rsidR="00CE757B" w:rsidRPr="0016733D"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16733D">
        <w:rPr>
          <w:rFonts w:cs="Times New Roman"/>
          <w:b/>
          <w:noProof/>
          <w:szCs w:val="24"/>
        </w:rPr>
        <w:t>2021</w:t>
      </w: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4"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r w:rsidR="008E4982" w:rsidRPr="0016733D">
        <w:rPr>
          <w:i/>
          <w:iCs/>
        </w:rPr>
        <w:t>based</w:t>
      </w:r>
      <w:r w:rsidR="008E4982" w:rsidRPr="0016733D">
        <w:rPr>
          <w:i/>
          <w:iCs/>
          <w:noProof/>
        </w:rPr>
        <w:t xml:space="preserve"> code editor</w:t>
      </w:r>
      <w:r w:rsidR="00CE757B" w:rsidRPr="0016733D">
        <w:rPr>
          <w:noProof/>
        </w:rPr>
        <w:t xml:space="preserve"> pada sistem </w:t>
      </w:r>
      <w:bookmarkEnd w:id="4"/>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48485D57" w14:textId="6DD4FE5D" w:rsidR="002F1121" w:rsidRPr="0016733D" w:rsidRDefault="007C4AF4" w:rsidP="00B13FF2">
      <w:pPr>
        <w:rPr>
          <w:noProof/>
        </w:rPr>
      </w:pPr>
      <w:r w:rsidRPr="0016733D">
        <w:rPr>
          <w:noProof/>
        </w:rPr>
        <w:tab/>
      </w:r>
      <w:r w:rsidRPr="0016733D">
        <w:rPr>
          <w:noProof/>
        </w:rPr>
        <w:tab/>
      </w:r>
      <w:r w:rsidR="0069074A" w:rsidRPr="0016733D">
        <w:rPr>
          <w:noProof/>
        </w:rPr>
        <w:t xml:space="preserve">Peta Okupasi Nasional dalam Kerangka Kualifikasi Nasional </w:t>
      </w:r>
      <w:r w:rsidR="00030BF3" w:rsidRPr="0016733D">
        <w:rPr>
          <w:noProof/>
        </w:rPr>
        <w:tab/>
      </w:r>
      <w:r w:rsidR="0069074A" w:rsidRPr="0016733D">
        <w:rPr>
          <w:noProof/>
        </w:rPr>
        <w:t xml:space="preserve">Indonesia (KKNI) merupakan dokumen yang disusun untuk memetakan </w:t>
      </w:r>
      <w:r w:rsidR="00030BF3" w:rsidRPr="0016733D">
        <w:rPr>
          <w:noProof/>
        </w:rPr>
        <w:tab/>
      </w:r>
      <w:r w:rsidR="0069074A" w:rsidRPr="0016733D">
        <w:rPr>
          <w:noProof/>
        </w:rPr>
        <w:t>jenis - jenis</w:t>
      </w:r>
      <w:r w:rsidR="002F1121" w:rsidRPr="0016733D">
        <w:rPr>
          <w:noProof/>
        </w:rPr>
        <w:t xml:space="preserve"> </w:t>
      </w:r>
      <w:r w:rsidR="00030BF3" w:rsidRPr="0016733D">
        <w:rPr>
          <w:noProof/>
        </w:rPr>
        <w:t xml:space="preserve">jabatan/okupasi/profesi yang ada di berbagai bidang, sub bidang </w:t>
      </w:r>
      <w:r w:rsidR="00030BF3" w:rsidRPr="0016733D">
        <w:rPr>
          <w:noProof/>
        </w:rPr>
        <w:tab/>
        <w:t>maupun area fungsi di</w:t>
      </w:r>
      <w:r w:rsidR="00341347" w:rsidRPr="0016733D">
        <w:rPr>
          <w:noProof/>
        </w:rPr>
        <w:t xml:space="preserve"> </w:t>
      </w:r>
      <w:r w:rsidR="00030BF3" w:rsidRPr="0016733D">
        <w:rPr>
          <w:noProof/>
        </w:rPr>
        <w:t>semua jenis pekerjaan.</w:t>
      </w:r>
      <w:r w:rsidR="007D570D" w:rsidRPr="0016733D">
        <w:rPr>
          <w:noProof/>
        </w:rPr>
        <w:t xml:space="preserve"> Berdasarkan data dari grafik </w:t>
      </w:r>
      <w:r w:rsidR="007D570D" w:rsidRPr="0016733D">
        <w:rPr>
          <w:noProof/>
        </w:rPr>
        <w:tab/>
        <w:t>peta okupasi nasional bidang TIK</w:t>
      </w:r>
      <w:r w:rsidR="0056492B" w:rsidRPr="0016733D">
        <w:rPr>
          <w:noProof/>
        </w:rPr>
        <w:t xml:space="preserve">, </w:t>
      </w:r>
      <w:r w:rsidR="007D570D" w:rsidRPr="0016733D">
        <w:rPr>
          <w:noProof/>
        </w:rPr>
        <w:t xml:space="preserve">kondisi sumber daya manusia (SDM) </w:t>
      </w:r>
      <w:r w:rsidR="007D570D" w:rsidRPr="0016733D">
        <w:rPr>
          <w:noProof/>
        </w:rPr>
        <w:tab/>
        <w:t>bidang teknologi informasi dan komunikasi (TIK) dalam negeri</w:t>
      </w:r>
      <w:r w:rsidR="00536368" w:rsidRPr="0016733D">
        <w:rPr>
          <w:noProof/>
        </w:rPr>
        <w:t xml:space="preserve"> </w:t>
      </w:r>
      <w:r w:rsidR="007D570D" w:rsidRPr="0016733D">
        <w:rPr>
          <w:noProof/>
        </w:rPr>
        <w:t xml:space="preserve">cukup </w:t>
      </w:r>
      <w:r w:rsidR="00E7223A" w:rsidRPr="0016733D">
        <w:rPr>
          <w:noProof/>
        </w:rPr>
        <w:tab/>
      </w:r>
      <w:r w:rsidR="007D570D" w:rsidRPr="0016733D">
        <w:rPr>
          <w:noProof/>
        </w:rPr>
        <w:t>memprihatinkan,</w:t>
      </w:r>
      <w:r w:rsidR="00E7223A" w:rsidRPr="0016733D">
        <w:rPr>
          <w:noProof/>
        </w:rPr>
        <w:t xml:space="preserve"> </w:t>
      </w:r>
      <w:r w:rsidR="007D570D" w:rsidRPr="0016733D">
        <w:rPr>
          <w:noProof/>
        </w:rPr>
        <w:t>dari</w:t>
      </w:r>
      <w:r w:rsidR="00E7223A" w:rsidRPr="0016733D">
        <w:rPr>
          <w:noProof/>
        </w:rPr>
        <w:t xml:space="preserve"> </w:t>
      </w:r>
      <w:r w:rsidR="007D570D" w:rsidRPr="0016733D">
        <w:rPr>
          <w:noProof/>
        </w:rPr>
        <w:t>16</w:t>
      </w:r>
      <w:r w:rsidR="00E7223A" w:rsidRPr="0016733D">
        <w:rPr>
          <w:noProof/>
        </w:rPr>
        <w:t xml:space="preserve"> </w:t>
      </w:r>
      <w:r w:rsidR="007D570D" w:rsidRPr="0016733D">
        <w:rPr>
          <w:noProof/>
        </w:rPr>
        <w:t>kategori</w:t>
      </w:r>
      <w:r w:rsidR="00E7223A" w:rsidRPr="0016733D">
        <w:rPr>
          <w:noProof/>
        </w:rPr>
        <w:t xml:space="preserve"> </w:t>
      </w:r>
      <w:r w:rsidR="007D570D" w:rsidRPr="0016733D">
        <w:rPr>
          <w:noProof/>
        </w:rPr>
        <w:t>okupasi hampir</w:t>
      </w:r>
      <w:r w:rsidR="00E7223A" w:rsidRPr="0016733D">
        <w:rPr>
          <w:noProof/>
        </w:rPr>
        <w:t xml:space="preserve"> </w:t>
      </w:r>
      <w:r w:rsidR="007D570D" w:rsidRPr="0016733D">
        <w:rPr>
          <w:noProof/>
        </w:rPr>
        <w:t>seluruh</w:t>
      </w:r>
      <w:r w:rsidR="00E7223A" w:rsidRPr="0016733D">
        <w:rPr>
          <w:noProof/>
        </w:rPr>
        <w:t xml:space="preserve"> </w:t>
      </w:r>
      <w:r w:rsidR="007D570D" w:rsidRPr="0016733D">
        <w:rPr>
          <w:noProof/>
        </w:rPr>
        <w:t xml:space="preserve">lini </w:t>
      </w:r>
      <w:r w:rsidR="007D570D" w:rsidRPr="0016733D">
        <w:rPr>
          <w:noProof/>
        </w:rPr>
        <w:tab/>
        <w:t>kategori masih</w:t>
      </w:r>
      <w:r w:rsidR="00E7223A" w:rsidRPr="0016733D">
        <w:rPr>
          <w:noProof/>
        </w:rPr>
        <w:t xml:space="preserve"> </w:t>
      </w:r>
      <w:r w:rsidR="007D570D" w:rsidRPr="0016733D">
        <w:rPr>
          <w:noProof/>
        </w:rPr>
        <w:t>kekurangan SDM</w:t>
      </w:r>
      <w:r w:rsidR="00E7223A" w:rsidRPr="0016733D">
        <w:rPr>
          <w:noProof/>
        </w:rPr>
        <w:t xml:space="preserve"> </w:t>
      </w:r>
      <w:r w:rsidR="007D570D" w:rsidRPr="0016733D">
        <w:rPr>
          <w:noProof/>
        </w:rPr>
        <w:t>bidang</w:t>
      </w:r>
      <w:r w:rsidR="0056492B" w:rsidRPr="0016733D">
        <w:rPr>
          <w:noProof/>
        </w:rPr>
        <w:t xml:space="preserve"> </w:t>
      </w:r>
      <w:r w:rsidR="007D570D" w:rsidRPr="0016733D">
        <w:rPr>
          <w:noProof/>
        </w:rPr>
        <w:t xml:space="preserve">TIK. Salah satu faktor </w:t>
      </w:r>
      <w:r w:rsidR="007D570D" w:rsidRPr="0016733D">
        <w:rPr>
          <w:noProof/>
        </w:rPr>
        <w:tab/>
        <w:t>penyebabnya adalah</w:t>
      </w:r>
      <w:r w:rsidR="00E7223A" w:rsidRPr="0016733D">
        <w:rPr>
          <w:noProof/>
        </w:rPr>
        <w:t xml:space="preserve"> </w:t>
      </w:r>
      <w:r w:rsidR="007D570D" w:rsidRPr="0016733D">
        <w:rPr>
          <w:i/>
          <w:iCs/>
          <w:noProof/>
        </w:rPr>
        <w:t>skill-mismatch</w:t>
      </w:r>
      <w:r w:rsidR="007D570D" w:rsidRPr="0016733D">
        <w:rPr>
          <w:noProof/>
        </w:rPr>
        <w:t>.</w:t>
      </w:r>
    </w:p>
    <w:p w14:paraId="272EF336" w14:textId="77777777" w:rsidR="00AB4C92" w:rsidRPr="0016733D" w:rsidRDefault="00AB4C92" w:rsidP="00AB4C92">
      <w:pPr>
        <w:jc w:val="center"/>
        <w:rPr>
          <w:noProof/>
        </w:rPr>
      </w:pPr>
      <w:r w:rsidRPr="0016733D">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7F9D41D0" w14:textId="203B8D6D" w:rsidR="00AC59FB" w:rsidRPr="0016733D" w:rsidRDefault="00AB4C92" w:rsidP="00B32835">
      <w:pPr>
        <w:jc w:val="center"/>
        <w:rPr>
          <w:noProof/>
        </w:rPr>
      </w:pPr>
      <w:r w:rsidRPr="0016733D">
        <w:rPr>
          <w:noProof/>
        </w:rPr>
        <w:t>Gambar 1 gafik peta okupasi nasional Indonesia bidang TIK</w:t>
      </w:r>
    </w:p>
    <w:p w14:paraId="22CCD30C" w14:textId="45DD6E95" w:rsidR="0050222E" w:rsidRPr="0016733D" w:rsidRDefault="00AC59FB" w:rsidP="00B13FF2">
      <w:pPr>
        <w:rPr>
          <w:noProof/>
        </w:rPr>
      </w:pPr>
      <w:r w:rsidRPr="0016733D">
        <w:rPr>
          <w:noProof/>
        </w:rPr>
        <w:lastRenderedPageBreak/>
        <w:tab/>
      </w:r>
      <w:r w:rsidR="005741C6" w:rsidRPr="0016733D">
        <w:rPr>
          <w:i/>
          <w:iCs/>
          <w:noProof/>
        </w:rPr>
        <w:tab/>
        <w:t xml:space="preserve">Skill-mismatch </w:t>
      </w:r>
      <w:r w:rsidR="005741C6" w:rsidRPr="0016733D">
        <w:rPr>
          <w:noProof/>
        </w:rPr>
        <w:t xml:space="preserve">adalah ketidaksesuaian antara keterampilan yang </w:t>
      </w:r>
      <w:r w:rsidR="005741C6" w:rsidRPr="0016733D">
        <w:rPr>
          <w:noProof/>
        </w:rPr>
        <w:tab/>
        <w:t>dicari oleh pemberi kerja dengan keterampilan yang dimilik</w:t>
      </w:r>
      <w:r w:rsidR="0049720B" w:rsidRPr="0016733D">
        <w:rPr>
          <w:noProof/>
        </w:rPr>
        <w:t>i</w:t>
      </w:r>
      <w:r w:rsidR="005741C6" w:rsidRPr="0016733D">
        <w:rPr>
          <w:noProof/>
        </w:rPr>
        <w:t xml:space="preserve"> oleh individu. </w:t>
      </w:r>
      <w:r w:rsidR="005741C6" w:rsidRPr="0016733D">
        <w:rPr>
          <w:noProof/>
        </w:rPr>
        <w:tab/>
        <w:t xml:space="preserve">Sederhananya, ini adalah ketidaksesuaian antara keterampilan dengan </w:t>
      </w:r>
      <w:r w:rsidR="005741C6" w:rsidRPr="0016733D">
        <w:rPr>
          <w:noProof/>
        </w:rPr>
        <w:tab/>
        <w:t>pekerjaan</w:t>
      </w:r>
      <w:r w:rsidR="00C4786B" w:rsidRPr="0016733D">
        <w:rPr>
          <w:noProof/>
        </w:rPr>
        <w:t xml:space="preserve">. Ini berarti bahwa pendidikan dan pelatihan tidak menyediakan </w:t>
      </w:r>
      <w:r w:rsidR="00C4786B" w:rsidRPr="0016733D">
        <w:rPr>
          <w:noProof/>
        </w:rPr>
        <w:tab/>
        <w:t>keterampilan yang diminta di pasar tenaga kerja.</w:t>
      </w:r>
      <w:r w:rsidR="00C0202A" w:rsidRPr="0016733D">
        <w:rPr>
          <w:noProof/>
        </w:rPr>
        <w:t xml:space="preserve"> </w:t>
      </w:r>
      <w:r w:rsidR="00FF72ED" w:rsidRPr="0016733D">
        <w:rPr>
          <w:noProof/>
        </w:rPr>
        <w:t xml:space="preserve">Untuk mengatasi </w:t>
      </w:r>
      <w:r w:rsidR="00C0202A" w:rsidRPr="0016733D">
        <w:rPr>
          <w:noProof/>
        </w:rPr>
        <w:tab/>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C0202A" w:rsidRPr="0016733D">
        <w:rPr>
          <w:noProof/>
        </w:rPr>
        <w:tab/>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FF3AB4">
        <w:rPr>
          <w:noProof/>
          <w:lang w:val="en-AS"/>
        </w:rPr>
        <w:t>.</w:t>
      </w:r>
      <w:r w:rsidR="00FF72ED" w:rsidRPr="0016733D">
        <w:rPr>
          <w:noProof/>
        </w:rPr>
        <w:t xml:space="preserve"> </w:t>
      </w:r>
    </w:p>
    <w:p w14:paraId="5A193573" w14:textId="354CDE97" w:rsidR="002F1121" w:rsidRPr="0016733D" w:rsidRDefault="0050222E" w:rsidP="009E0A62">
      <w:pPr>
        <w:rPr>
          <w:noProof/>
        </w:rPr>
      </w:pPr>
      <w:r w:rsidRPr="0016733D">
        <w:rPr>
          <w:noProof/>
        </w:rPr>
        <w:tab/>
      </w:r>
      <w:r w:rsidRPr="0016733D">
        <w:rPr>
          <w:noProof/>
        </w:rPr>
        <w:tab/>
        <w:t xml:space="preserve">Jaya Kumar C. Koran (2002), mendefinisikan </w:t>
      </w:r>
      <w:r w:rsidR="00D47106" w:rsidRPr="00267362">
        <w:rPr>
          <w:i/>
          <w:iCs/>
          <w:noProof/>
        </w:rPr>
        <w:t>e-learning</w:t>
      </w:r>
      <w:r w:rsidRPr="0016733D">
        <w:rPr>
          <w:noProof/>
        </w:rPr>
        <w:t xml:space="preserve"> sebagai </w:t>
      </w:r>
      <w:r w:rsidRPr="0016733D">
        <w:rPr>
          <w:noProof/>
        </w:rPr>
        <w:tab/>
        <w:t xml:space="preserve">sembarang pengajaran dan pembelajaran yang menggunakan rangkaian </w:t>
      </w:r>
      <w:r w:rsidRPr="0016733D">
        <w:rPr>
          <w:noProof/>
        </w:rPr>
        <w:tab/>
        <w:t xml:space="preserve">elektronik (LAN, WAN, atau internet) untuk menyampaikan isi </w:t>
      </w:r>
      <w:r w:rsidRPr="0016733D">
        <w:rPr>
          <w:noProof/>
        </w:rPr>
        <w:tab/>
        <w:t xml:space="preserve">pembelajaran, interaksi, atau bimbingan, sedangkan menurut Rosenberg </w:t>
      </w:r>
      <w:r w:rsidRPr="0016733D">
        <w:rPr>
          <w:noProof/>
        </w:rPr>
        <w:tab/>
        <w:t xml:space="preserve">(2001) </w:t>
      </w:r>
      <w:r w:rsidR="00D47106" w:rsidRPr="00267362">
        <w:rPr>
          <w:i/>
          <w:iCs/>
          <w:noProof/>
        </w:rPr>
        <w:t>e-learning</w:t>
      </w:r>
      <w:r w:rsidRPr="0016733D">
        <w:rPr>
          <w:noProof/>
        </w:rPr>
        <w:t xml:space="preserve"> merujuk pada penggunaan teknologi internet untuk </w:t>
      </w:r>
      <w:r w:rsidRPr="0016733D">
        <w:rPr>
          <w:noProof/>
        </w:rPr>
        <w:tab/>
        <w:t xml:space="preserve">mengirimkan serangkaian solusi yang dapat meningkatkan pengetahuan dan </w:t>
      </w:r>
      <w:r w:rsidRPr="0016733D">
        <w:rPr>
          <w:noProof/>
        </w:rPr>
        <w:tab/>
        <w:t>keterampilan.</w:t>
      </w:r>
      <w:r w:rsidR="00B4412A" w:rsidRPr="0016733D">
        <w:rPr>
          <w:noProof/>
        </w:rPr>
        <w:t xml:space="preserve"> </w:t>
      </w:r>
      <w:r w:rsidR="009E0A62" w:rsidRPr="0016733D">
        <w:t xml:space="preserve">Rosenberg (2001) menekankan bahwa </w:t>
      </w:r>
      <w:r w:rsidR="00D47106" w:rsidRPr="00066435">
        <w:rPr>
          <w:i/>
          <w:iCs/>
        </w:rPr>
        <w:t>e-learning</w:t>
      </w:r>
      <w:r w:rsidR="009E0A62" w:rsidRPr="0016733D">
        <w:t xml:space="preserve"> merujuk </w:t>
      </w:r>
      <w:r w:rsidR="00B4412A" w:rsidRPr="0016733D">
        <w:tab/>
      </w:r>
      <w:r w:rsidR="009E0A62" w:rsidRPr="0016733D">
        <w:t xml:space="preserve">pada </w:t>
      </w:r>
      <w:r w:rsidR="009E0A62" w:rsidRPr="0016733D">
        <w:tab/>
        <w:t xml:space="preserve">penggunaan teknologi internet untuk mengirimkan serangkaian </w:t>
      </w:r>
      <w:r w:rsidR="00B4412A" w:rsidRPr="0016733D">
        <w:tab/>
      </w:r>
      <w:r w:rsidR="009E0A62" w:rsidRPr="0016733D">
        <w:t xml:space="preserve">solusi yang dapat meningkatkan pengetahuan dan keterampilan. Hal ini </w:t>
      </w:r>
      <w:r w:rsidR="00B4412A" w:rsidRPr="0016733D">
        <w:tab/>
      </w:r>
      <w:r w:rsidR="009E0A62" w:rsidRPr="0016733D">
        <w:t>senada</w:t>
      </w:r>
      <w:r w:rsidR="00CD6205" w:rsidRPr="0016733D">
        <w:t xml:space="preserve"> </w:t>
      </w:r>
      <w:r w:rsidR="009E0A62" w:rsidRPr="0016733D">
        <w:t xml:space="preserve">dengan Cambell (2002), Kamarga (2002) yang intinya </w:t>
      </w:r>
      <w:r w:rsidR="00B4412A" w:rsidRPr="0016733D">
        <w:tab/>
      </w:r>
      <w:r w:rsidR="009E0A62" w:rsidRPr="0016733D">
        <w:t xml:space="preserve">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r w:rsidR="00D47106" w:rsidRPr="001721C6">
        <w:rPr>
          <w:i/>
          <w:iCs/>
        </w:rPr>
        <w:t>learning</w:t>
      </w:r>
      <w:r w:rsidR="009E0A62" w:rsidRPr="0016733D">
        <w:t>.</w:t>
      </w:r>
    </w:p>
    <w:p w14:paraId="05525620" w14:textId="0F0C8945"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45237F" w:rsidRPr="00283470">
        <w:rPr>
          <w:i/>
          <w:iCs/>
        </w:rPr>
        <w:t>e-learning</w:t>
      </w:r>
      <w:r w:rsidR="00B534C6" w:rsidRPr="0016733D">
        <w:t xml:space="preserve"> </w:t>
      </w:r>
      <w:r w:rsidRPr="0016733D">
        <w:t xml:space="preserve">adalah </w:t>
      </w:r>
      <w:r w:rsidR="009A3F73" w:rsidRPr="00281718">
        <w:t>konfigurasi lingkungan pengembangan</w:t>
      </w:r>
      <w:r w:rsidR="009A3F73">
        <w:rPr>
          <w:lang w:val="en-AS"/>
        </w:rPr>
        <w:t xml:space="preserve"> yang </w:t>
      </w:r>
      <w:r w:rsidR="009A3F73" w:rsidRPr="00281718">
        <w:t>rumit</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E95D48">
        <w:rPr>
          <w:lang w:val="en-AS"/>
        </w:rPr>
        <w:t>pendidik</w:t>
      </w:r>
      <w:r w:rsidR="009A3F73">
        <w:rPr>
          <w:lang w:val="en-AS"/>
        </w:rPr>
        <w:t xml:space="preserve"> dan murid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cara penyampaian topik pembelajaran</w:t>
      </w:r>
      <w:r w:rsidR="00797614">
        <w:rPr>
          <w:lang w:val="en-AS"/>
        </w:rPr>
        <w:t xml:space="preserve"> melalui media audio visual</w:t>
      </w:r>
      <w:r w:rsidR="00FC5E74" w:rsidRPr="0016733D">
        <w:t xml:space="preserve"> </w:t>
      </w:r>
      <w:r w:rsidR="00CC51F0" w:rsidRPr="00D33B48">
        <w:t>cenderung</w:t>
      </w:r>
      <w:r w:rsidR="00CC51F0" w:rsidRPr="00797614">
        <w:t xml:space="preserve"> </w:t>
      </w:r>
      <w:r w:rsidR="00CC51F0" w:rsidRPr="00066435">
        <w:t>membuat</w:t>
      </w:r>
      <w:r w:rsidR="00CC51F0" w:rsidRPr="00797614">
        <w:t xml:space="preserve"> </w:t>
      </w:r>
      <w:r w:rsidR="00FE06E1" w:rsidRPr="00797614">
        <w:t xml:space="preserve">murid </w:t>
      </w:r>
      <w:r w:rsidR="00FE06E1" w:rsidRPr="00FE06E1">
        <w:t>hanya</w:t>
      </w:r>
      <w:r w:rsidR="00FE06E1" w:rsidRPr="00797614">
        <w:t xml:space="preserve"> </w:t>
      </w:r>
      <w:r w:rsidR="00FE06E1" w:rsidRPr="00C159A4">
        <w:t>memperhatikan</w:t>
      </w:r>
      <w:r w:rsidR="00FE06E1" w:rsidRPr="00797614">
        <w:t xml:space="preserve"> </w:t>
      </w:r>
      <w:r w:rsidR="00FE06E1" w:rsidRPr="00C159A4">
        <w:t>topik</w:t>
      </w:r>
      <w:r w:rsidR="00FE06E1" w:rsidRPr="00797614">
        <w:t xml:space="preserve"> </w:t>
      </w:r>
      <w:r w:rsidR="00FE06E1" w:rsidRPr="00C159A4">
        <w:t>pembelajaran</w:t>
      </w:r>
      <w:r w:rsidR="00FE06E1" w:rsidRPr="00797614">
        <w:t xml:space="preserve"> </w:t>
      </w:r>
      <w:r w:rsidR="00FE06E1" w:rsidRPr="00C159A4">
        <w:t>tanpa</w:t>
      </w:r>
      <w:r w:rsidR="00FE06E1" w:rsidRPr="00797614">
        <w:t xml:space="preserve"> </w:t>
      </w:r>
      <w:r w:rsidR="00C159A4" w:rsidRPr="00C159A4">
        <w:t>mempraktikkan</w:t>
      </w:r>
      <w:r w:rsidR="00FE06E1" w:rsidRPr="00797614">
        <w:t xml:space="preserve"> </w:t>
      </w:r>
      <w:r w:rsidR="00FE06E1" w:rsidRPr="00C159A4">
        <w:t>hasil</w:t>
      </w:r>
      <w:r w:rsidR="00FE06E1" w:rsidRPr="00797614">
        <w:t xml:space="preserve"> </w:t>
      </w:r>
      <w:r w:rsidR="00FE06E1" w:rsidRPr="00C159A4">
        <w:t>pembelajaran</w:t>
      </w:r>
      <w:r w:rsidR="00FE06E1" w:rsidRPr="00797614">
        <w:t xml:space="preserve"> yang </w:t>
      </w:r>
      <w:r w:rsidR="00FE06E1" w:rsidRPr="00C159A4">
        <w:t>telah</w:t>
      </w:r>
      <w:r w:rsidR="00FE06E1" w:rsidRPr="00797614">
        <w:t xml:space="preserve"> </w:t>
      </w:r>
      <w:r w:rsidR="00FE06E1" w:rsidRPr="00C159A4">
        <w:t>dipelajari</w:t>
      </w:r>
      <w:r w:rsidR="00FE06E1" w:rsidRPr="00797614">
        <w:t xml:space="preserve"> </w:t>
      </w:r>
      <w:r w:rsidR="00FE06E1" w:rsidRPr="00C159A4">
        <w:t>sehingga</w:t>
      </w:r>
      <w:r w:rsidR="00FE06E1" w:rsidRPr="00797614">
        <w:t xml:space="preserve"> </w:t>
      </w:r>
      <w:r w:rsidR="00FE06E1" w:rsidRPr="00C159A4">
        <w:t>pencapaian</w:t>
      </w:r>
      <w:r w:rsidR="00FE06E1" w:rsidRPr="00797614">
        <w:t xml:space="preserve"> </w:t>
      </w:r>
      <w:r w:rsidR="00FE06E1" w:rsidRPr="00C159A4">
        <w:t>belajar</w:t>
      </w:r>
      <w:r w:rsidR="00FE06E1" w:rsidRPr="00797614">
        <w:t xml:space="preserve"> murid </w:t>
      </w:r>
      <w:r w:rsidR="00FE06E1" w:rsidRPr="001721C6">
        <w:t>menjadi</w:t>
      </w:r>
      <w:r w:rsidR="00FE06E1" w:rsidRPr="00797614">
        <w:t xml:space="preserve"> </w:t>
      </w:r>
      <w:r w:rsidR="00FE06E1" w:rsidRPr="001721C6">
        <w:t>kurang</w:t>
      </w:r>
      <w:r w:rsidR="00FE06E1" w:rsidRPr="00797614">
        <w:t xml:space="preserve"> </w:t>
      </w:r>
      <w:r w:rsidR="00FE06E1" w:rsidRPr="001721C6">
        <w:t>maksimal</w:t>
      </w:r>
      <w:r w:rsidR="00804B44" w:rsidRPr="0016733D">
        <w:t>.</w:t>
      </w:r>
      <w:r w:rsidR="00A6690C" w:rsidRPr="0016733D">
        <w:t xml:space="preserve">  </w:t>
      </w:r>
    </w:p>
    <w:p w14:paraId="27B77F28" w14:textId="20658147" w:rsidR="002D73D0" w:rsidRPr="0016733D" w:rsidRDefault="00DD17A5" w:rsidP="005520F7">
      <w:pPr>
        <w:ind w:left="720"/>
        <w:rPr>
          <w:noProof/>
        </w:rPr>
      </w:pPr>
      <w:r w:rsidRPr="0016733D">
        <w:rPr>
          <w:noProof/>
        </w:rPr>
        <w:lastRenderedPageBreak/>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 xml:space="preserve">sedemikian rupa agar dapat meningkatkan pemahaman dalam proses pembelajaran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w:t>
      </w:r>
      <w:r w:rsidR="00A8311D">
        <w:rPr>
          <w:noProof/>
          <w:lang w:val="en-AS"/>
        </w:rPr>
        <w:t>pengaya tambahan</w:t>
      </w:r>
      <w:r w:rsidR="00485F73" w:rsidRPr="0016733D">
        <w:rPr>
          <w:noProof/>
        </w:rPr>
        <w:t xml:space="preserve"> pada </w:t>
      </w:r>
      <w:r w:rsidR="00485F73" w:rsidRPr="00B80417">
        <w:rPr>
          <w:noProof/>
        </w:rPr>
        <w:t>Atom</w:t>
      </w:r>
      <w:r w:rsidR="009F1BC8">
        <w:rPr>
          <w:noProof/>
          <w:lang w:val="en-AS"/>
        </w:rPr>
        <w:t>,</w:t>
      </w:r>
      <w:r w:rsidR="007B1C1B">
        <w:rPr>
          <w:b/>
          <w:bCs/>
          <w:noProof/>
          <w:lang w:val="en-AS"/>
        </w:rPr>
        <w:t xml:space="preserve"> </w:t>
      </w:r>
      <w:r w:rsidR="007B1C1B">
        <w:rPr>
          <w:noProof/>
          <w:lang w:val="en-AS"/>
        </w:rPr>
        <w:t>sebuah perangkat lunak</w:t>
      </w:r>
      <w:r w:rsidR="00485F73" w:rsidRPr="0016733D">
        <w:rPr>
          <w:i/>
          <w:iCs/>
          <w:noProof/>
        </w:rPr>
        <w:t xml:space="preserve"> code editor</w:t>
      </w:r>
      <w:r w:rsidR="00865A63">
        <w:rPr>
          <w:i/>
          <w:iCs/>
          <w:noProof/>
          <w:lang w:val="en-AS"/>
        </w:rPr>
        <w:t>.</w:t>
      </w:r>
      <w:r w:rsidR="00485F73" w:rsidRPr="0016733D">
        <w:rPr>
          <w:i/>
          <w:iCs/>
          <w:noProof/>
        </w:rPr>
        <w:t xml:space="preserve"> </w:t>
      </w:r>
      <w:r w:rsidR="00304968">
        <w:rPr>
          <w:noProof/>
          <w:lang w:val="en-AS"/>
        </w:rPr>
        <w:t>Pengaya tersebut</w:t>
      </w:r>
      <w:r w:rsidR="00620DC2" w:rsidRPr="0016733D">
        <w:rPr>
          <w:noProof/>
        </w:rPr>
        <w:t xml:space="preserve"> dapat mengatasi permasalaha</w:t>
      </w:r>
      <w:r w:rsidR="004C652D" w:rsidRPr="0016733D">
        <w:rPr>
          <w:noProof/>
        </w:rPr>
        <w:t xml:space="preserve">n </w:t>
      </w:r>
      <w:r w:rsidR="00887557">
        <w:rPr>
          <w:noProof/>
          <w:lang w:val="en-AS"/>
        </w:rPr>
        <w:t>berupa</w:t>
      </w:r>
      <w:r w:rsidR="004C652D" w:rsidRPr="0016733D">
        <w:rPr>
          <w:noProof/>
        </w:rPr>
        <w:t xml:space="preserve">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73123F">
        <w:rPr>
          <w:noProof/>
          <w:lang w:val="en-AS"/>
        </w:rPr>
        <w:t xml:space="preserve"> dengan cara</w:t>
      </w:r>
      <w:r w:rsidR="008A399F">
        <w:rPr>
          <w:noProof/>
          <w:lang w:val="en-US"/>
        </w:rPr>
        <w:t xml:space="preserve"> mendeteksi potongan kode yang berpotensi bermasalah kemudian mempertanyakan potongan kode tersebut kepada pengguna</w:t>
      </w:r>
      <w:r w:rsidR="004C652D" w:rsidRPr="0016733D">
        <w:rPr>
          <w:noProof/>
        </w:rPr>
        <w:t>.</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204494D2" w:rsidR="005B462E" w:rsidRPr="0016733D" w:rsidRDefault="00F7603B" w:rsidP="007A3877">
      <w:pPr>
        <w:ind w:left="720" w:firstLine="720"/>
        <w:rPr>
          <w:noProof/>
        </w:rPr>
      </w:pPr>
      <w:r w:rsidRPr="00F7603B">
        <w:rPr>
          <w:iCs/>
          <w:noProof/>
          <w:lang w:val="en-AS"/>
        </w:rPr>
        <w:t>Berdasarkan referensi diatas</w:t>
      </w:r>
      <w:r>
        <w:rPr>
          <w:iCs/>
          <w:noProof/>
          <w:lang w:val="en-AS"/>
        </w:rPr>
        <w:t xml:space="preserve"> tercetuslah ide membuat sebuah </w:t>
      </w:r>
      <w:r w:rsidR="00FE4D1A">
        <w:rPr>
          <w:i/>
          <w:noProof/>
          <w:lang w:val="en-AS"/>
        </w:rPr>
        <w:t>code editor</w:t>
      </w:r>
      <w:r>
        <w:rPr>
          <w:iCs/>
          <w:noProof/>
          <w:lang w:val="en-AS"/>
        </w:rPr>
        <w:t xml:space="preserve"> yang memiliki </w:t>
      </w:r>
      <w:r>
        <w:rPr>
          <w:i/>
          <w:noProof/>
          <w:lang w:val="en-AS"/>
        </w:rPr>
        <w:t xml:space="preserve">state </w:t>
      </w:r>
      <w:r>
        <w:rPr>
          <w:iCs/>
          <w:noProof/>
          <w:lang w:val="en-AS"/>
        </w:rPr>
        <w:t>atau keadaan didalamnya</w:t>
      </w:r>
      <w:r w:rsidR="00FE4D1A">
        <w:rPr>
          <w:iCs/>
          <w:noProof/>
          <w:lang w:val="en-AS"/>
        </w:rPr>
        <w:t>.</w:t>
      </w:r>
      <w:r>
        <w:rPr>
          <w:i/>
          <w:noProof/>
          <w:lang w:val="en-AS"/>
        </w:rPr>
        <w:t xml:space="preserve"> </w:t>
      </w:r>
      <w:r w:rsidR="005B462E" w:rsidRPr="0016733D">
        <w:rPr>
          <w:i/>
          <w:noProof/>
        </w:rPr>
        <w:t xml:space="preserve">State </w:t>
      </w:r>
      <w:r w:rsidR="00555E5C" w:rsidRPr="0016733D">
        <w:rPr>
          <w:i/>
          <w:noProof/>
        </w:rPr>
        <w:t>b</w:t>
      </w:r>
      <w:r w:rsidR="005B462E" w:rsidRPr="0016733D">
        <w:rPr>
          <w:i/>
          <w:noProof/>
        </w:rPr>
        <w:t xml:space="preserve">ased </w:t>
      </w:r>
      <w:r w:rsidR="00555E5C" w:rsidRPr="0016733D">
        <w:rPr>
          <w:i/>
          <w:noProof/>
        </w:rPr>
        <w:t>c</w:t>
      </w:r>
      <w:r w:rsidR="005B462E" w:rsidRPr="0016733D">
        <w:rPr>
          <w:i/>
          <w:noProof/>
        </w:rPr>
        <w:t xml:space="preserve">ode </w:t>
      </w:r>
      <w:r w:rsidR="00555E5C" w:rsidRPr="0016733D">
        <w:rPr>
          <w:i/>
          <w:noProof/>
        </w:rPr>
        <w:t>e</w:t>
      </w:r>
      <w:r w:rsidR="005B462E" w:rsidRPr="0016733D">
        <w:rPr>
          <w:i/>
          <w:noProof/>
        </w:rPr>
        <w:t xml:space="preserve">ditor </w:t>
      </w:r>
      <w:r w:rsidR="005B462E" w:rsidRPr="0016733D">
        <w:rPr>
          <w:noProof/>
        </w:rPr>
        <w:t xml:space="preserve">adalah </w:t>
      </w:r>
      <w:r w:rsidR="007E03EE" w:rsidRPr="0016733D">
        <w:rPr>
          <w:i/>
          <w:iCs/>
          <w:noProof/>
        </w:rPr>
        <w:t>c</w:t>
      </w:r>
      <w:r w:rsidR="005B462E" w:rsidRPr="0016733D">
        <w:rPr>
          <w:i/>
          <w:iCs/>
          <w:noProof/>
        </w:rPr>
        <w:t xml:space="preserve">ode </w:t>
      </w:r>
      <w:r w:rsidR="00667CC0" w:rsidRPr="0016733D">
        <w:rPr>
          <w:i/>
          <w:iCs/>
          <w:noProof/>
        </w:rPr>
        <w:t>e</w:t>
      </w:r>
      <w:r w:rsidR="005B462E" w:rsidRPr="0016733D">
        <w:rPr>
          <w:i/>
          <w:iCs/>
          <w:noProof/>
        </w:rPr>
        <w:t>ditor</w:t>
      </w:r>
      <w:r w:rsidR="005B462E" w:rsidRPr="0016733D">
        <w:rPr>
          <w:noProof/>
        </w:rPr>
        <w:t xml:space="preserve"> yang </w:t>
      </w:r>
      <w:r w:rsidR="001B012C">
        <w:rPr>
          <w:noProof/>
          <w:lang w:val="en-AS"/>
        </w:rPr>
        <w:t xml:space="preserve">dapat menampilkan </w:t>
      </w:r>
      <w:r w:rsidR="001B012C">
        <w:rPr>
          <w:i/>
          <w:iCs/>
          <w:noProof/>
          <w:lang w:val="en-AS"/>
        </w:rPr>
        <w:t xml:space="preserve">source code </w:t>
      </w:r>
      <w:r w:rsidR="001B012C">
        <w:rPr>
          <w:noProof/>
          <w:lang w:val="en-AS"/>
        </w:rPr>
        <w:t xml:space="preserve">sesuai dengan </w:t>
      </w:r>
      <w:r w:rsidR="001B012C">
        <w:rPr>
          <w:i/>
          <w:iCs/>
          <w:noProof/>
          <w:lang w:val="en-AS"/>
        </w:rPr>
        <w:t xml:space="preserve">state </w:t>
      </w:r>
      <w:r w:rsidR="001B012C">
        <w:rPr>
          <w:noProof/>
          <w:lang w:val="en-AS"/>
        </w:rPr>
        <w:t>yang telah didefinisikan</w:t>
      </w:r>
      <w:r w:rsidR="00FD2D3C">
        <w:rPr>
          <w:noProof/>
          <w:lang w:val="en-AS"/>
        </w:rPr>
        <w:t xml:space="preserve"> sebelumnya</w:t>
      </w:r>
      <w:r w:rsidR="00B651E2">
        <w:rPr>
          <w:noProof/>
          <w:lang w:val="en-AS"/>
        </w:rPr>
        <w:t xml:space="preserve">. Cara kerja </w:t>
      </w:r>
      <w:r w:rsidR="00B651E2">
        <w:rPr>
          <w:i/>
          <w:iCs/>
          <w:noProof/>
          <w:lang w:val="en-AS"/>
        </w:rPr>
        <w:t xml:space="preserve">state based code editor </w:t>
      </w:r>
      <w:r w:rsidR="00B651E2">
        <w:rPr>
          <w:noProof/>
          <w:lang w:val="en-AS"/>
        </w:rPr>
        <w:t xml:space="preserve">terinsipirasi dari diagram transisi pada </w:t>
      </w:r>
      <w:r w:rsidR="00B651E2">
        <w:rPr>
          <w:i/>
          <w:iCs/>
          <w:noProof/>
          <w:lang w:val="en-AS"/>
        </w:rPr>
        <w:t xml:space="preserve">Finite State Automata </w:t>
      </w:r>
      <w:r w:rsidR="00B651E2">
        <w:rPr>
          <w:noProof/>
          <w:lang w:val="en-AS"/>
        </w:rPr>
        <w:t xml:space="preserve">(FSA) yang merupakan model matematika abstrak. </w:t>
      </w:r>
      <w:r w:rsidR="00B651E2">
        <w:rPr>
          <w:i/>
          <w:iCs/>
          <w:noProof/>
          <w:lang w:val="en-AS"/>
        </w:rPr>
        <w:t xml:space="preserve">State based code editor </w:t>
      </w:r>
      <w:r w:rsidR="00B651E2">
        <w:rPr>
          <w:noProof/>
          <w:lang w:val="en-AS"/>
        </w:rPr>
        <w:t xml:space="preserve">bekerja dengan cara menerima masukan berupa </w:t>
      </w:r>
      <w:r w:rsidR="00B651E2">
        <w:rPr>
          <w:i/>
          <w:iCs/>
          <w:noProof/>
          <w:lang w:val="en-AS"/>
        </w:rPr>
        <w:t xml:space="preserve">source code </w:t>
      </w:r>
      <w:r w:rsidR="00B651E2">
        <w:rPr>
          <w:noProof/>
          <w:lang w:val="en-AS"/>
        </w:rPr>
        <w:t>yang disimpan di dalam sistem</w:t>
      </w:r>
      <w:r w:rsidR="0067420A">
        <w:rPr>
          <w:noProof/>
          <w:lang w:val="en-AS"/>
        </w:rPr>
        <w:t xml:space="preserve"> atau bisa disebut sebagai </w:t>
      </w:r>
      <w:r w:rsidR="0067420A">
        <w:rPr>
          <w:i/>
          <w:iCs/>
          <w:noProof/>
          <w:lang w:val="en-AS"/>
        </w:rPr>
        <w:t>state</w:t>
      </w:r>
      <w:r w:rsidR="00A73ADB">
        <w:rPr>
          <w:noProof/>
          <w:lang w:val="en-AS"/>
        </w:rPr>
        <w:t>.</w:t>
      </w:r>
      <w:r w:rsidR="00CA7E90">
        <w:rPr>
          <w:noProof/>
          <w:lang w:val="en-AS"/>
        </w:rPr>
        <w:t xml:space="preserve"> </w:t>
      </w:r>
      <w:r w:rsidR="00CB761D">
        <w:rPr>
          <w:i/>
          <w:iCs/>
          <w:noProof/>
          <w:lang w:val="en-AS"/>
        </w:rPr>
        <w:t>S</w:t>
      </w:r>
      <w:r w:rsidR="00CA7E90">
        <w:rPr>
          <w:i/>
          <w:iCs/>
          <w:noProof/>
          <w:lang w:val="en-AS"/>
        </w:rPr>
        <w:t xml:space="preserve">ource code </w:t>
      </w:r>
      <w:r w:rsidR="00CA7E90">
        <w:rPr>
          <w:noProof/>
          <w:lang w:val="en-AS"/>
        </w:rPr>
        <w:t>tersebut</w:t>
      </w:r>
      <w:r w:rsidR="001B5564">
        <w:rPr>
          <w:noProof/>
          <w:lang w:val="en-AS"/>
        </w:rPr>
        <w:t xml:space="preserve"> kemudian</w:t>
      </w:r>
      <w:r w:rsidR="00CA7E90">
        <w:rPr>
          <w:noProof/>
          <w:lang w:val="en-AS"/>
        </w:rPr>
        <w:t xml:space="preserve"> dapat dipanggil dan dimunculkan </w:t>
      </w:r>
      <w:r w:rsidR="00A335EF">
        <w:rPr>
          <w:noProof/>
          <w:lang w:val="en-AS"/>
        </w:rPr>
        <w:t xml:space="preserve">kembali </w:t>
      </w:r>
      <w:r w:rsidR="00CA7E90">
        <w:rPr>
          <w:noProof/>
          <w:lang w:val="en-AS"/>
        </w:rPr>
        <w:t xml:space="preserve">kedalam </w:t>
      </w:r>
      <w:r w:rsidR="00CA7E90">
        <w:rPr>
          <w:i/>
          <w:iCs/>
          <w:noProof/>
          <w:lang w:val="en-AS"/>
        </w:rPr>
        <w:t xml:space="preserve">code editor </w:t>
      </w:r>
      <w:r w:rsidR="00CA7E90">
        <w:rPr>
          <w:noProof/>
          <w:lang w:val="en-AS"/>
        </w:rPr>
        <w:t xml:space="preserve">pada sistem </w:t>
      </w:r>
      <w:r w:rsidR="00CA7E90" w:rsidRPr="003437C2">
        <w:rPr>
          <w:i/>
          <w:iCs/>
          <w:noProof/>
          <w:lang w:val="en-AS"/>
        </w:rPr>
        <w:t>e-learning</w:t>
      </w:r>
      <w:r w:rsidR="00482B55">
        <w:rPr>
          <w:i/>
          <w:iCs/>
          <w:noProof/>
          <w:lang w:val="en-AS"/>
        </w:rPr>
        <w:t xml:space="preserve"> </w:t>
      </w:r>
      <w:r w:rsidR="00482B55">
        <w:rPr>
          <w:noProof/>
          <w:lang w:val="en-AS"/>
        </w:rPr>
        <w:t xml:space="preserve">berdasarkan waktu </w:t>
      </w:r>
      <w:r w:rsidR="00482B55">
        <w:rPr>
          <w:i/>
          <w:iCs/>
          <w:noProof/>
          <w:lang w:val="en-AS"/>
        </w:rPr>
        <w:t>code editor</w:t>
      </w:r>
      <w:r w:rsidR="00BC53EC">
        <w:rPr>
          <w:i/>
          <w:iCs/>
          <w:noProof/>
          <w:lang w:val="en-AS"/>
        </w:rPr>
        <w:t xml:space="preserve"> </w:t>
      </w:r>
      <w:r w:rsidR="00BC53EC">
        <w:rPr>
          <w:noProof/>
          <w:lang w:val="en-AS"/>
        </w:rPr>
        <w:t>mengalami perubahan</w:t>
      </w:r>
      <w:r w:rsidR="00A335EF">
        <w:rPr>
          <w:i/>
          <w:iCs/>
          <w:noProof/>
          <w:lang w:val="en-AS"/>
        </w:rPr>
        <w:t xml:space="preserve">. </w:t>
      </w:r>
      <w:r w:rsidR="00A335EF">
        <w:rPr>
          <w:noProof/>
          <w:lang w:val="en-AS"/>
        </w:rPr>
        <w:t>Sehingga</w:t>
      </w:r>
      <w:r w:rsidR="005B462E" w:rsidRPr="0016733D">
        <w:rPr>
          <w:noProof/>
        </w:rPr>
        <w:t xml:space="preserve"> dengan adanya </w:t>
      </w:r>
      <w:r w:rsidR="005B462E" w:rsidRPr="0016733D">
        <w:rPr>
          <w:i/>
          <w:noProof/>
        </w:rPr>
        <w:t>state</w:t>
      </w:r>
      <w:r w:rsidR="005B462E" w:rsidRPr="0016733D">
        <w:rPr>
          <w:noProof/>
        </w:rPr>
        <w:t xml:space="preserve"> di dalam </w:t>
      </w:r>
      <w:r w:rsidR="005B462E" w:rsidRPr="0016733D">
        <w:rPr>
          <w:i/>
          <w:noProof/>
        </w:rPr>
        <w:t>code editor</w:t>
      </w:r>
      <w:r w:rsidR="005B462E" w:rsidRPr="0016733D">
        <w:rPr>
          <w:noProof/>
        </w:rPr>
        <w:t xml:space="preserve"> memungkinkan </w:t>
      </w:r>
      <w:r w:rsidR="005B462E" w:rsidRPr="0016733D">
        <w:rPr>
          <w:i/>
          <w:noProof/>
        </w:rPr>
        <w:t>code editor</w:t>
      </w:r>
      <w:r w:rsidR="005B462E" w:rsidRPr="0016733D">
        <w:rPr>
          <w:noProof/>
        </w:rPr>
        <w:t xml:space="preserve"> untuk berubah secara dinamis mengikuti </w:t>
      </w:r>
      <w:r w:rsidR="00593E07">
        <w:rPr>
          <w:noProof/>
          <w:lang w:val="en-AS"/>
        </w:rPr>
        <w:t xml:space="preserve">perubahan pada </w:t>
      </w:r>
      <w:r w:rsidR="00593E07">
        <w:rPr>
          <w:i/>
          <w:iCs/>
          <w:noProof/>
          <w:lang w:val="en-AS"/>
        </w:rPr>
        <w:t xml:space="preserve">code editor </w:t>
      </w:r>
      <w:r w:rsidR="00E95D48">
        <w:rPr>
          <w:noProof/>
          <w:lang w:val="en-AS"/>
        </w:rPr>
        <w:t>pendidik</w:t>
      </w:r>
      <w:r w:rsidR="00156EAF" w:rsidRPr="0016733D">
        <w:rPr>
          <w:noProof/>
        </w:rPr>
        <w:t xml:space="preserve">. </w:t>
      </w:r>
    </w:p>
    <w:p w14:paraId="5161A422" w14:textId="285EC03E" w:rsidR="002535D3" w:rsidRDefault="00787BCE" w:rsidP="00AE5676">
      <w:pPr>
        <w:ind w:left="720" w:firstLine="720"/>
        <w:rPr>
          <w:iCs/>
          <w:noProof/>
          <w:lang w:val="en-AS"/>
        </w:rPr>
      </w:pPr>
      <w:r>
        <w:rPr>
          <w:iCs/>
          <w:noProof/>
          <w:lang w:val="en-AS"/>
        </w:rPr>
        <w:lastRenderedPageBreak/>
        <w:t xml:space="preserve">Untuk memaksimalkan penerapan </w:t>
      </w:r>
      <w:r>
        <w:rPr>
          <w:i/>
          <w:noProof/>
          <w:lang w:val="en-AS"/>
        </w:rPr>
        <w:t>state based code editor</w:t>
      </w:r>
      <w:r w:rsidR="00892A5D">
        <w:rPr>
          <w:i/>
          <w:noProof/>
          <w:lang w:val="en-AS"/>
        </w:rPr>
        <w:t>.</w:t>
      </w:r>
      <w:r>
        <w:rPr>
          <w:iCs/>
          <w:noProof/>
          <w:lang w:val="en-AS"/>
        </w:rPr>
        <w:t xml:space="preserve"> Maka diperlukan desain antarmuka pengguna </w:t>
      </w:r>
      <w:r w:rsidR="008F60AD">
        <w:rPr>
          <w:iCs/>
          <w:noProof/>
          <w:lang w:val="en-AS"/>
        </w:rPr>
        <w:t xml:space="preserve">sistem </w:t>
      </w:r>
      <w:r>
        <w:rPr>
          <w:iCs/>
          <w:noProof/>
          <w:lang w:val="en-AS"/>
        </w:rPr>
        <w:t xml:space="preserve">yang dapat bersinergi dengan </w:t>
      </w:r>
      <w:r>
        <w:rPr>
          <w:i/>
          <w:noProof/>
          <w:lang w:val="en-AS"/>
        </w:rPr>
        <w:t>state based code editor.</w:t>
      </w:r>
      <w:r w:rsidR="00F77F37">
        <w:rPr>
          <w:iCs/>
          <w:noProof/>
          <w:lang w:val="en-AS"/>
        </w:rPr>
        <w:t xml:space="preserve"> </w:t>
      </w:r>
      <w:r w:rsidR="00976722">
        <w:rPr>
          <w:iCs/>
          <w:noProof/>
          <w:lang w:val="en-AS"/>
        </w:rPr>
        <w:t>Desain tersebut adalah desain antarmuka berlapis yang terdiri dari dua</w:t>
      </w:r>
      <w:r w:rsidR="00D765A3">
        <w:rPr>
          <w:iCs/>
          <w:noProof/>
          <w:lang w:val="en-AS"/>
        </w:rPr>
        <w:t xml:space="preserve"> lapisan</w:t>
      </w:r>
      <w:r w:rsidR="00976722">
        <w:rPr>
          <w:iCs/>
          <w:noProof/>
          <w:lang w:val="en-AS"/>
        </w:rPr>
        <w:t>, yaitu lapisan depan dan lapisan belakang.</w:t>
      </w:r>
      <w:r w:rsidR="00B34CB5">
        <w:rPr>
          <w:iCs/>
          <w:noProof/>
          <w:lang w:val="en-AS"/>
        </w:rPr>
        <w:t xml:space="preserve"> Lapisan depan merupakan wadah untuk menampilkan materi pelajaran melalui media video pembelajaran dan kontrol media. Lapisan kedua merupakan wadah untuk pengguna melakukan praktik dari pembelajaran yang telah dipelajari, tampilan lapisan kedua sama dengan lapisan pertama hanya saja tampilan video digantikan oleh </w:t>
      </w:r>
      <w:r w:rsidR="00B34CB5">
        <w:rPr>
          <w:i/>
          <w:noProof/>
          <w:lang w:val="en-AS"/>
        </w:rPr>
        <w:t xml:space="preserve">state based code editor </w:t>
      </w:r>
      <w:r w:rsidR="00B34CB5">
        <w:rPr>
          <w:iCs/>
          <w:noProof/>
          <w:lang w:val="en-AS"/>
        </w:rPr>
        <w:t>sehingga murid dapat mempraktikkan materi yang telah dipelajari.</w:t>
      </w:r>
    </w:p>
    <w:p w14:paraId="60A242CD" w14:textId="77777777" w:rsidR="004211CA" w:rsidRDefault="004211CA" w:rsidP="004211CA">
      <w:pPr>
        <w:ind w:left="720"/>
        <w:rPr>
          <w:iCs/>
          <w:lang w:val="en-AS"/>
        </w:rPr>
      </w:pPr>
      <w:r>
        <w:rPr>
          <w:iCs/>
          <w:noProof/>
          <w:lang w:val="en-AS"/>
        </w:rPr>
        <w:drawing>
          <wp:inline distT="0" distB="0" distL="0" distR="0" wp14:anchorId="57361C54" wp14:editId="0339F4A1">
            <wp:extent cx="5039995" cy="23145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9995" cy="2314575"/>
                    </a:xfrm>
                    <a:prstGeom prst="rect">
                      <a:avLst/>
                    </a:prstGeom>
                  </pic:spPr>
                </pic:pic>
              </a:graphicData>
            </a:graphic>
          </wp:inline>
        </w:drawing>
      </w:r>
    </w:p>
    <w:p w14:paraId="59512F64" w14:textId="1B96009C" w:rsidR="004211CA" w:rsidRDefault="004211CA" w:rsidP="004211CA">
      <w:pPr>
        <w:ind w:left="720"/>
        <w:jc w:val="center"/>
        <w:rPr>
          <w:i/>
          <w:lang w:val="en-AS"/>
        </w:rPr>
      </w:pPr>
      <w:r>
        <w:rPr>
          <w:iCs/>
          <w:lang w:val="en-AS"/>
        </w:rPr>
        <w:t xml:space="preserve">Gambar 2 Konsep antarmuka berlapis sistem </w:t>
      </w:r>
      <w:r w:rsidRPr="004211CA">
        <w:rPr>
          <w:i/>
          <w:lang w:val="en-AS"/>
        </w:rPr>
        <w:t>e-learning</w:t>
      </w:r>
    </w:p>
    <w:p w14:paraId="64A222FB" w14:textId="4E2EC549" w:rsidR="00993F73" w:rsidRDefault="00993F73" w:rsidP="004211CA">
      <w:pPr>
        <w:ind w:left="720"/>
        <w:jc w:val="center"/>
        <w:rPr>
          <w:iCs/>
          <w:lang w:val="en-AS"/>
        </w:rPr>
      </w:pPr>
      <w:r>
        <w:rPr>
          <w:iCs/>
          <w:noProof/>
          <w:lang w:val="en-AS"/>
        </w:rPr>
        <w:drawing>
          <wp:inline distT="0" distB="0" distL="0" distR="0" wp14:anchorId="46E89EC8" wp14:editId="620F6699">
            <wp:extent cx="4991100" cy="1790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91100" cy="1790700"/>
                    </a:xfrm>
                    <a:prstGeom prst="rect">
                      <a:avLst/>
                    </a:prstGeom>
                  </pic:spPr>
                </pic:pic>
              </a:graphicData>
            </a:graphic>
          </wp:inline>
        </w:drawing>
      </w:r>
    </w:p>
    <w:p w14:paraId="735368FE" w14:textId="2843E224" w:rsidR="00993F73" w:rsidRPr="004D7A54" w:rsidRDefault="00993F73" w:rsidP="004D7A54">
      <w:pPr>
        <w:ind w:firstLine="720"/>
        <w:jc w:val="center"/>
        <w:rPr>
          <w:i/>
          <w:lang w:val="en-AS"/>
        </w:rPr>
      </w:pPr>
      <w:r>
        <w:rPr>
          <w:iCs/>
          <w:lang w:val="en-AS"/>
        </w:rPr>
        <w:t xml:space="preserve">Gambar 3 Konsep tampilan antarmuka pengguna sistem </w:t>
      </w:r>
      <w:r>
        <w:rPr>
          <w:i/>
          <w:lang w:val="en-AS"/>
        </w:rPr>
        <w:t>e-learning</w:t>
      </w:r>
    </w:p>
    <w:p w14:paraId="5A014B79" w14:textId="089777CA" w:rsidR="00884428" w:rsidRDefault="00884428" w:rsidP="004211CA">
      <w:pPr>
        <w:ind w:left="720"/>
        <w:rPr>
          <w:iCs/>
          <w:lang w:val="en-AS"/>
        </w:rPr>
      </w:pPr>
      <w:r>
        <w:rPr>
          <w:iCs/>
          <w:lang w:val="en-AS"/>
        </w:rPr>
        <w:lastRenderedPageBreak/>
        <w:t xml:space="preserve">Berdasarkan konsep antarmuka diatas, metode pembelajaran yang diterapkan juga perlu di desain sedemikian rupa </w:t>
      </w:r>
      <w:r w:rsidR="007B1EA2">
        <w:rPr>
          <w:iCs/>
          <w:lang w:val="en-AS"/>
        </w:rPr>
        <w:t xml:space="preserve">agar dapat mengeluarkan potensi penerapan </w:t>
      </w:r>
      <w:r w:rsidR="007B1EA2">
        <w:rPr>
          <w:i/>
          <w:lang w:val="en-AS"/>
        </w:rPr>
        <w:t xml:space="preserve">state based code editor </w:t>
      </w:r>
      <w:r w:rsidR="007B1EA2">
        <w:rPr>
          <w:iCs/>
          <w:lang w:val="en-AS"/>
        </w:rPr>
        <w:t>sebaik mungkin.</w:t>
      </w:r>
      <w:r w:rsidR="004D7A54">
        <w:rPr>
          <w:iCs/>
          <w:lang w:val="en-AS"/>
        </w:rPr>
        <w:t xml:space="preserve"> Metode pembelajaran yang akan digunakan adalah kombinasi dari </w:t>
      </w:r>
      <w:r w:rsidR="00D72BAF">
        <w:rPr>
          <w:i/>
          <w:lang w:val="en-AS"/>
        </w:rPr>
        <w:t>p</w:t>
      </w:r>
      <w:r w:rsidR="004D7A54">
        <w:rPr>
          <w:i/>
          <w:lang w:val="en-AS"/>
        </w:rPr>
        <w:t xml:space="preserve">roblem based learning </w:t>
      </w:r>
      <w:r w:rsidR="007E5DF0">
        <w:rPr>
          <w:iCs/>
          <w:lang w:val="en-AS"/>
        </w:rPr>
        <w:t>yaitu</w:t>
      </w:r>
      <w:r w:rsidR="00E375F7">
        <w:rPr>
          <w:iCs/>
          <w:lang w:val="en-AS"/>
        </w:rPr>
        <w:t xml:space="preserve"> berdasarkan Boud (2010:285) adalah</w:t>
      </w:r>
      <w:r w:rsidR="007E5DF0">
        <w:rPr>
          <w:iCs/>
          <w:lang w:val="en-AS"/>
        </w:rPr>
        <w:t xml:space="preserve"> pendekatan pembelajaran yang mengarah pada pelibatan murid dalam mengatasi masalah belajar dengan praktik nyata yang dekat dengan kehi</w:t>
      </w:r>
      <w:r w:rsidR="003E71DF">
        <w:rPr>
          <w:iCs/>
          <w:lang w:val="en-AS"/>
        </w:rPr>
        <w:t xml:space="preserve">dupan sehari – hari </w:t>
      </w:r>
      <w:r w:rsidR="004D7A54">
        <w:rPr>
          <w:iCs/>
          <w:lang w:val="en-AS"/>
        </w:rPr>
        <w:t xml:space="preserve">dan </w:t>
      </w:r>
      <w:r w:rsidR="00581073">
        <w:rPr>
          <w:i/>
          <w:lang w:val="en-AS"/>
        </w:rPr>
        <w:t>b</w:t>
      </w:r>
      <w:r w:rsidR="004D7A54">
        <w:rPr>
          <w:i/>
          <w:lang w:val="en-AS"/>
        </w:rPr>
        <w:t>ite sized learning</w:t>
      </w:r>
      <w:r w:rsidR="000775A9">
        <w:rPr>
          <w:iCs/>
          <w:lang w:val="en-AS"/>
        </w:rPr>
        <w:t xml:space="preserve"> </w:t>
      </w:r>
      <w:r w:rsidR="009A453D">
        <w:rPr>
          <w:iCs/>
          <w:lang w:val="en-AS"/>
        </w:rPr>
        <w:t xml:space="preserve"> yaitu pendekatan pembelajaran dimana materi pembelajaran dipecah menjadi bagian – bagian kecil</w:t>
      </w:r>
      <w:r w:rsidR="00417C51">
        <w:rPr>
          <w:iCs/>
          <w:lang w:val="en-AS"/>
        </w:rPr>
        <w:t xml:space="preserve"> agar</w:t>
      </w:r>
      <w:r w:rsidR="009A453D">
        <w:rPr>
          <w:iCs/>
          <w:lang w:val="en-AS"/>
        </w:rPr>
        <w:t xml:space="preserve"> dapat</w:t>
      </w:r>
      <w:r w:rsidR="00417C51">
        <w:rPr>
          <w:iCs/>
          <w:lang w:val="en-AS"/>
        </w:rPr>
        <w:t xml:space="preserve"> mudah</w:t>
      </w:r>
      <w:r w:rsidR="009A453D">
        <w:rPr>
          <w:iCs/>
          <w:lang w:val="en-AS"/>
        </w:rPr>
        <w:t xml:space="preserve"> dipahami oleh murid</w:t>
      </w:r>
      <w:r w:rsidR="001E55A5">
        <w:rPr>
          <w:iCs/>
          <w:lang w:val="en-AS"/>
        </w:rPr>
        <w:t>, dimana</w:t>
      </w:r>
      <w:r w:rsidR="00F921FA">
        <w:rPr>
          <w:iCs/>
          <w:lang w:val="en-AS"/>
        </w:rPr>
        <w:t xml:space="preserve"> alur penyampaian materi pembelajaran dengan cara </w:t>
      </w:r>
      <w:r w:rsidR="001E55A5">
        <w:rPr>
          <w:i/>
          <w:lang w:val="en-AS"/>
        </w:rPr>
        <w:t xml:space="preserve">bite sized learning </w:t>
      </w:r>
      <w:r w:rsidR="001E55A5">
        <w:rPr>
          <w:iCs/>
          <w:lang w:val="en-AS"/>
        </w:rPr>
        <w:t xml:space="preserve">mengacu kepada penerapan cara penyampaian materi dan </w:t>
      </w:r>
      <w:r w:rsidR="001E55A5">
        <w:rPr>
          <w:i/>
          <w:lang w:val="en-AS"/>
        </w:rPr>
        <w:t xml:space="preserve">problem based learning </w:t>
      </w:r>
      <w:r w:rsidR="001E55A5">
        <w:rPr>
          <w:iCs/>
          <w:lang w:val="en-AS"/>
        </w:rPr>
        <w:t>akan diterapkan pada pertengahan sesi pembelajaran untuk meningkatkan pemahaman materi yang sedang dipelajari.</w:t>
      </w:r>
    </w:p>
    <w:p w14:paraId="0848582D" w14:textId="51731844" w:rsidR="00FA5DA3" w:rsidRDefault="00FA5DA3" w:rsidP="00FA5DA3">
      <w:pPr>
        <w:ind w:left="720"/>
        <w:jc w:val="center"/>
        <w:rPr>
          <w:iCs/>
          <w:lang w:val="en-AS"/>
        </w:rPr>
      </w:pPr>
      <w:r>
        <w:rPr>
          <w:iCs/>
          <w:noProof/>
          <w:lang w:val="en-AS"/>
        </w:rPr>
        <w:drawing>
          <wp:inline distT="0" distB="0" distL="0" distR="0" wp14:anchorId="70D7B457" wp14:editId="6560E662">
            <wp:extent cx="4572000" cy="5784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578485"/>
                    </a:xfrm>
                    <a:prstGeom prst="rect">
                      <a:avLst/>
                    </a:prstGeom>
                  </pic:spPr>
                </pic:pic>
              </a:graphicData>
            </a:graphic>
          </wp:inline>
        </w:drawing>
      </w:r>
    </w:p>
    <w:p w14:paraId="7EB84283" w14:textId="07E370F8" w:rsidR="00DC0AB9" w:rsidRPr="00321F21" w:rsidRDefault="00FA5DA3" w:rsidP="00321F21">
      <w:pPr>
        <w:ind w:left="720"/>
        <w:jc w:val="center"/>
        <w:rPr>
          <w:iCs/>
          <w:lang w:val="en-AS"/>
        </w:rPr>
      </w:pPr>
      <w:r>
        <w:rPr>
          <w:iCs/>
          <w:lang w:val="en-AS"/>
        </w:rPr>
        <w:t>Gambar 4 ilustrasi alur pembelajaran</w:t>
      </w:r>
    </w:p>
    <w:p w14:paraId="418895AD" w14:textId="6499E760" w:rsidR="002F1121" w:rsidRPr="0016733D" w:rsidRDefault="002F1121" w:rsidP="00330971">
      <w:pPr>
        <w:ind w:left="720" w:firstLine="720"/>
        <w:rPr>
          <w:noProof/>
        </w:rPr>
      </w:pPr>
      <w:r w:rsidRPr="0016733D">
        <w:rPr>
          <w:noProof/>
        </w:rPr>
        <w:t xml:space="preserve">Berdasarkan paparan diatas, peneliti akan melakukan penelitian dengan topik </w:t>
      </w:r>
      <w:r w:rsidRPr="0016733D">
        <w:rPr>
          <w:i/>
          <w:noProof/>
        </w:rPr>
        <w:t xml:space="preserve">“Implementasi State Based Code Editor pada Sistem </w:t>
      </w:r>
      <w:r w:rsidR="00E732E5" w:rsidRPr="0016733D">
        <w:rPr>
          <w:i/>
          <w:noProof/>
        </w:rPr>
        <w:t>e</w:t>
      </w:r>
      <w:r w:rsidRPr="0016733D">
        <w:rPr>
          <w:i/>
          <w:noProof/>
        </w:rPr>
        <w:t xml:space="preserve">–Learning berbasis Web”. </w:t>
      </w:r>
      <w:r w:rsidRPr="0016733D">
        <w:rPr>
          <w:noProof/>
        </w:rPr>
        <w:t xml:space="preserve">Penelitian ini berfokus pada cara membuat dan mengintegrasikan </w:t>
      </w:r>
      <w:r w:rsidRPr="0016733D">
        <w:rPr>
          <w:i/>
          <w:noProof/>
        </w:rPr>
        <w:t xml:space="preserve">State Based Code Editor </w:t>
      </w:r>
      <w:r w:rsidRPr="0016733D">
        <w:rPr>
          <w:noProof/>
        </w:rPr>
        <w:t xml:space="preserve">ke dalam sebuah </w:t>
      </w:r>
      <w:r w:rsidR="004F0987" w:rsidRPr="0016733D">
        <w:rPr>
          <w:i/>
          <w:noProof/>
        </w:rPr>
        <w:t>s</w:t>
      </w:r>
      <w:r w:rsidRPr="0016733D">
        <w:rPr>
          <w:i/>
          <w:noProof/>
        </w:rPr>
        <w:t xml:space="preserve">istem </w:t>
      </w:r>
      <w:r w:rsidR="00D437BC" w:rsidRPr="0016733D">
        <w:rPr>
          <w:i/>
          <w:noProof/>
        </w:rPr>
        <w:t>e</w:t>
      </w:r>
      <w:r w:rsidRPr="0016733D">
        <w:rPr>
          <w:i/>
          <w:noProof/>
        </w:rPr>
        <w:t>–Learning berbasis Website.</w:t>
      </w:r>
    </w:p>
    <w:p w14:paraId="2FE2F0D4" w14:textId="71B1F2D7" w:rsidR="002F1121" w:rsidRPr="0016733D" w:rsidRDefault="002F1121" w:rsidP="00EA0391">
      <w:pPr>
        <w:ind w:left="720" w:firstLine="720"/>
        <w:rPr>
          <w:noProof/>
        </w:rPr>
      </w:pPr>
      <w:r w:rsidRPr="0016733D">
        <w:rPr>
          <w:noProof/>
        </w:rPr>
        <w:t>Sistem informasi ini di harapkan dapat meningkatkan kemampuan memahami materi</w:t>
      </w:r>
      <w:r w:rsidR="00161DD2">
        <w:rPr>
          <w:noProof/>
          <w:lang w:val="en-AS"/>
        </w:rPr>
        <w:t xml:space="preserve"> pembelajaran</w:t>
      </w:r>
      <w:r w:rsidRPr="0016733D">
        <w:rPr>
          <w:noProof/>
        </w:rPr>
        <w:t xml:space="preserve"> yang disa</w:t>
      </w:r>
      <w:r w:rsidR="00142561" w:rsidRPr="0016733D">
        <w:rPr>
          <w:noProof/>
        </w:rPr>
        <w:t>mpaikan</w:t>
      </w:r>
      <w:r w:rsidRPr="0016733D">
        <w:rPr>
          <w:noProof/>
        </w:rPr>
        <w:t xml:space="preserve"> dalam sebuah Sistem </w:t>
      </w:r>
      <w:r w:rsidR="00214C67">
        <w:rPr>
          <w:i/>
          <w:iCs/>
          <w:noProof/>
          <w:lang w:val="en-AS"/>
        </w:rPr>
        <w:t>e-learning</w:t>
      </w:r>
      <w:r w:rsidRPr="0016733D">
        <w:rPr>
          <w:noProof/>
        </w:rPr>
        <w:t xml:space="preserve"> dan menyajikan suatu cara menyampaikan materi yang mudah dipahami bagi pengguna sistem.</w:t>
      </w:r>
    </w:p>
    <w:p w14:paraId="11EDF521" w14:textId="77777777" w:rsidR="00CE757B" w:rsidRPr="0016733D" w:rsidRDefault="00CE757B" w:rsidP="00B13FF2">
      <w:pPr>
        <w:pStyle w:val="Heading2"/>
        <w:numPr>
          <w:ilvl w:val="0"/>
          <w:numId w:val="9"/>
        </w:numPr>
        <w:rPr>
          <w:noProof/>
        </w:rPr>
      </w:pPr>
      <w:r w:rsidRPr="0016733D">
        <w:rPr>
          <w:noProof/>
        </w:rPr>
        <w:lastRenderedPageBreak/>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9026701" w14:textId="782A6E78"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D47106" w:rsidRPr="00267362">
        <w:rPr>
          <w:i/>
          <w:iCs/>
          <w:noProof/>
        </w:rPr>
        <w:t>e-learning</w:t>
      </w:r>
      <w:r w:rsidRPr="0016733D">
        <w:rPr>
          <w:noProof/>
        </w:rPr>
        <w:t>.</w:t>
      </w:r>
    </w:p>
    <w:p w14:paraId="5C365FD0" w14:textId="4977BBFF" w:rsidR="00AA533D" w:rsidRPr="0016733D" w:rsidRDefault="00AA533D" w:rsidP="00B13FF2">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D47106" w:rsidRPr="00267362">
        <w:rPr>
          <w:i/>
          <w:iCs/>
          <w:noProof/>
        </w:rPr>
        <w:t>e-l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26ACB73F"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yang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15E25392" w14:textId="77777777" w:rsidR="00DA0786" w:rsidRPr="0016733D" w:rsidRDefault="00B57DF3" w:rsidP="00B13FF2">
      <w:pPr>
        <w:pStyle w:val="ListParagraph"/>
        <w:numPr>
          <w:ilvl w:val="0"/>
          <w:numId w:val="31"/>
        </w:numPr>
        <w:rPr>
          <w:noProof/>
        </w:rPr>
      </w:pPr>
      <w:r w:rsidRPr="0016733D">
        <w:rPr>
          <w:rFonts w:cs="Times New Roman"/>
          <w:i/>
          <w:iCs/>
          <w:noProof/>
          <w:color w:val="000000" w:themeColor="text1"/>
          <w:szCs w:val="24"/>
        </w:rPr>
        <w:t>Backend</w:t>
      </w:r>
      <w:r w:rsidRPr="0016733D">
        <w:rPr>
          <w:rFonts w:cs="Times New Roman"/>
          <w:noProof/>
          <w:color w:val="000000" w:themeColor="text1"/>
          <w:szCs w:val="24"/>
        </w:rPr>
        <w:t xml:space="preserve"> Sistem dibuat menggunakan </w:t>
      </w:r>
      <w:r w:rsidRPr="0016733D">
        <w:rPr>
          <w:rFonts w:cs="Times New Roman"/>
          <w:i/>
          <w:iCs/>
          <w:noProof/>
          <w:color w:val="000000" w:themeColor="text1"/>
          <w:szCs w:val="24"/>
        </w:rPr>
        <w:t>Node.js</w:t>
      </w:r>
      <w:r w:rsidRPr="0016733D">
        <w:rPr>
          <w:rFonts w:cs="Times New Roman"/>
          <w:noProof/>
          <w:color w:val="000000" w:themeColor="text1"/>
          <w:szCs w:val="24"/>
        </w:rPr>
        <w:t xml:space="preserve"> serta </w:t>
      </w:r>
      <w:r w:rsidRPr="0016733D">
        <w:rPr>
          <w:rFonts w:cs="Times New Roman"/>
          <w:i/>
          <w:iCs/>
          <w:noProof/>
          <w:color w:val="000000" w:themeColor="text1"/>
          <w:szCs w:val="24"/>
        </w:rPr>
        <w:t>library Express JS</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65292DC6" w14:textId="77777777"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lastRenderedPageBreak/>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124DD750" w14:textId="4850959C" w:rsidR="00185DDC" w:rsidRPr="0016733D" w:rsidRDefault="00185DDC" w:rsidP="00B13FF2">
      <w:pPr>
        <w:pStyle w:val="ListParagraph"/>
        <w:numPr>
          <w:ilvl w:val="0"/>
          <w:numId w:val="33"/>
        </w:numPr>
        <w:rPr>
          <w:rFonts w:cs="Times New Roman"/>
          <w:bCs/>
          <w:noProof/>
          <w:szCs w:val="24"/>
        </w:rPr>
      </w:pPr>
      <w:r w:rsidRPr="0016733D">
        <w:rPr>
          <w:rFonts w:cs="Times New Roman"/>
          <w:bCs/>
          <w:i/>
          <w:iCs/>
          <w:noProof/>
          <w:szCs w:val="24"/>
        </w:rPr>
        <w:t>Source Code</w:t>
      </w:r>
      <w:r w:rsidRPr="0016733D">
        <w:rPr>
          <w:rFonts w:cs="Times New Roman"/>
          <w:bCs/>
          <w:noProof/>
          <w:szCs w:val="24"/>
        </w:rPr>
        <w:t xml:space="preserve"> pada </w:t>
      </w:r>
      <w:r w:rsidRPr="0016733D">
        <w:rPr>
          <w:rFonts w:cs="Times New Roman"/>
          <w:bCs/>
          <w:i/>
          <w:iCs/>
          <w:noProof/>
          <w:szCs w:val="24"/>
        </w:rPr>
        <w:t>Code Editor</w:t>
      </w:r>
      <w:r w:rsidRPr="0016733D">
        <w:rPr>
          <w:rFonts w:cs="Times New Roman"/>
          <w:bCs/>
          <w:noProof/>
          <w:szCs w:val="24"/>
        </w:rPr>
        <w:t xml:space="preserve"> menjadi dinamis mengikuti sesuai dengan </w:t>
      </w:r>
      <w:r w:rsidRPr="0016733D">
        <w:rPr>
          <w:rFonts w:cs="Times New Roman"/>
          <w:bCs/>
          <w:i/>
          <w:iCs/>
          <w:noProof/>
          <w:szCs w:val="24"/>
        </w:rPr>
        <w:t>State</w:t>
      </w:r>
      <w:r w:rsidRPr="0016733D">
        <w:rPr>
          <w:rFonts w:cs="Times New Roman"/>
          <w:bCs/>
          <w:noProof/>
          <w:szCs w:val="24"/>
        </w:rPr>
        <w:t xml:space="preserve"> yang telah di definisikan.</w:t>
      </w:r>
    </w:p>
    <w:p w14:paraId="633D78CF" w14:textId="2AD1D4D9" w:rsidR="00AD6C25" w:rsidRPr="0016733D" w:rsidRDefault="00AD6C25" w:rsidP="00AD6C25">
      <w:pPr>
        <w:pStyle w:val="ListParagraph"/>
        <w:numPr>
          <w:ilvl w:val="0"/>
          <w:numId w:val="33"/>
        </w:numPr>
        <w:rPr>
          <w:rFonts w:cs="Times New Roman"/>
          <w:bCs/>
          <w:noProof/>
          <w:szCs w:val="24"/>
        </w:rPr>
      </w:pPr>
      <w:r w:rsidRPr="0016733D">
        <w:rPr>
          <w:rFonts w:cs="Times New Roman"/>
          <w:bCs/>
          <w:noProof/>
          <w:szCs w:val="24"/>
        </w:rPr>
        <w:t xml:space="preserve">Sebagai salah satu solusi dalam menyampaikan materi pada sistem </w:t>
      </w:r>
      <w:r w:rsidR="00D47106" w:rsidRPr="00267362">
        <w:rPr>
          <w:rFonts w:cs="Times New Roman"/>
          <w:bCs/>
          <w:i/>
          <w:iCs/>
          <w:noProof/>
          <w:szCs w:val="24"/>
        </w:rPr>
        <w:t>e-learning</w:t>
      </w:r>
      <w:r w:rsidRPr="0016733D">
        <w:rPr>
          <w:rFonts w:cs="Times New Roman"/>
          <w:bCs/>
          <w:noProof/>
          <w:szCs w:val="24"/>
        </w:rPr>
        <w:t xml:space="preserve"> berbasis website</w:t>
      </w:r>
      <w:r w:rsidR="00635EFC" w:rsidRPr="0016733D">
        <w:rPr>
          <w:rFonts w:cs="Times New Roman"/>
          <w:bCs/>
          <w:noProof/>
          <w:szCs w:val="24"/>
        </w:rPr>
        <w:t xml:space="preserve"> terutama yang bergerak pada pengajaran pemrograman</w:t>
      </w:r>
      <w:r w:rsidRPr="0016733D">
        <w:rPr>
          <w:rFonts w:cs="Times New Roman"/>
          <w:bCs/>
          <w:noProof/>
          <w:szCs w:val="24"/>
        </w:rPr>
        <w:t>.</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t>Tinjauan Pustaka</w:t>
      </w:r>
    </w:p>
    <w:p w14:paraId="4BA68E87" w14:textId="665E45C1" w:rsidR="00CE757B" w:rsidRPr="0016733D" w:rsidRDefault="006210D1" w:rsidP="00B13FF2">
      <w:pPr>
        <w:pStyle w:val="Heading3"/>
        <w:numPr>
          <w:ilvl w:val="1"/>
          <w:numId w:val="11"/>
        </w:numPr>
        <w:spacing w:before="0"/>
        <w:rPr>
          <w:rFonts w:eastAsia="Times New Roman" w:cs="Times New Roman"/>
          <w:i/>
          <w:iCs/>
          <w:noProof/>
          <w:lang w:eastAsia="id-ID"/>
        </w:rPr>
      </w:pPr>
      <w:bookmarkStart w:id="5"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learning</w:t>
      </w:r>
    </w:p>
    <w:p w14:paraId="7CABF0A5" w14:textId="54265691"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D47106" w:rsidRPr="00267362">
        <w:rPr>
          <w:i/>
          <w:iCs/>
          <w:noProof/>
        </w:rPr>
        <w:t>e-l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D47106" w:rsidRPr="00267362">
        <w:rPr>
          <w:i/>
          <w:iCs/>
          <w:noProof/>
        </w:rPr>
        <w:t>e-learning</w:t>
      </w:r>
      <w:r w:rsidR="00C14D2A" w:rsidRPr="0016733D">
        <w:rPr>
          <w:noProof/>
        </w:rPr>
        <w:t xml:space="preserve"> merujuk pada penggunaan teknologi internet untuk </w:t>
      </w:r>
      <w:r w:rsidRPr="0016733D">
        <w:rPr>
          <w:noProof/>
        </w:rPr>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6A2E9CC5" w:rsidR="00022135" w:rsidRPr="0016733D" w:rsidRDefault="00952ED1" w:rsidP="00B13FF2">
      <w:pPr>
        <w:rPr>
          <w:noProof/>
        </w:rPr>
      </w:pPr>
      <w:r w:rsidRPr="0016733D">
        <w:rPr>
          <w:noProof/>
        </w:rPr>
        <w:tab/>
      </w:r>
      <w:r w:rsidRPr="0016733D">
        <w:rPr>
          <w:noProof/>
        </w:rPr>
        <w:tab/>
      </w:r>
      <w:r w:rsidR="00D003BE" w:rsidRPr="0016733D">
        <w:rPr>
          <w:noProof/>
        </w:rPr>
        <w:t xml:space="preserve">Berdasarkan cara penyampaiannya </w:t>
      </w:r>
      <w:r w:rsidR="00D47106" w:rsidRPr="00267362">
        <w:rPr>
          <w:i/>
          <w:iCs/>
          <w:noProof/>
        </w:rPr>
        <w:t>e-learning</w:t>
      </w:r>
      <w:r w:rsidR="00D003BE" w:rsidRPr="0016733D">
        <w:rPr>
          <w:noProof/>
        </w:rPr>
        <w:t xml:space="preserve"> dapat </w:t>
      </w:r>
      <w:r w:rsidRPr="0016733D">
        <w:rPr>
          <w:noProof/>
        </w:rPr>
        <w:tab/>
      </w:r>
      <w:r w:rsidR="00D003BE" w:rsidRPr="0016733D">
        <w:rPr>
          <w:noProof/>
        </w:rPr>
        <w:t xml:space="preserve">dikelompokkan menjadi dua, yaitu : komunikasi satu arah dan komunikasi </w:t>
      </w:r>
      <w:r w:rsidRPr="0016733D">
        <w:rPr>
          <w:noProof/>
        </w:rPr>
        <w:tab/>
      </w:r>
      <w:r w:rsidR="00D003BE" w:rsidRPr="0016733D">
        <w:rPr>
          <w:noProof/>
        </w:rPr>
        <w:t xml:space="preserve">dua arah, </w:t>
      </w:r>
      <w:r w:rsidR="00D47106" w:rsidRPr="00267362">
        <w:rPr>
          <w:i/>
          <w:iCs/>
          <w:noProof/>
        </w:rPr>
        <w:t>e-learning</w:t>
      </w:r>
      <w:r w:rsidR="00D003BE" w:rsidRPr="0016733D">
        <w:rPr>
          <w:noProof/>
        </w:rPr>
        <w:t xml:space="preserve"> yang akan penulis teliti adalah </w:t>
      </w:r>
      <w:r w:rsidR="00D47106" w:rsidRPr="00267362">
        <w:rPr>
          <w:i/>
          <w:iCs/>
          <w:noProof/>
        </w:rPr>
        <w:t>e-learning</w:t>
      </w:r>
      <w:r w:rsidR="00371340" w:rsidRPr="0016733D">
        <w:rPr>
          <w:noProof/>
        </w:rPr>
        <w:t xml:space="preserve"> berbasis </w:t>
      </w:r>
      <w:r w:rsidRPr="0016733D">
        <w:rPr>
          <w:noProof/>
        </w:rPr>
        <w:tab/>
      </w:r>
      <w:r w:rsidR="00371340" w:rsidRPr="0016733D">
        <w:rPr>
          <w:noProof/>
        </w:rPr>
        <w:t>web</w:t>
      </w:r>
      <w:r w:rsidR="00D003BE" w:rsidRPr="0016733D">
        <w:rPr>
          <w:noProof/>
        </w:rPr>
        <w:t xml:space="preserve"> dengan komunikasi satu arah dengan materi yang diajarkan seputar </w:t>
      </w:r>
      <w:r w:rsidRPr="0016733D">
        <w:rPr>
          <w:noProof/>
        </w:rPr>
        <w:tab/>
      </w:r>
      <w:r w:rsidR="00D003BE" w:rsidRPr="0016733D">
        <w:rPr>
          <w:noProof/>
        </w:rPr>
        <w:t xml:space="preserve">pemrograman bagi pemula dan dibantu oleh </w:t>
      </w:r>
      <w:r w:rsidR="00D003BE" w:rsidRPr="0016733D">
        <w:rPr>
          <w:i/>
          <w:iCs/>
          <w:noProof/>
        </w:rPr>
        <w:t xml:space="preserve">State Based Code Editor </w:t>
      </w:r>
      <w:r w:rsidRPr="0016733D">
        <w:rPr>
          <w:i/>
          <w:iCs/>
          <w:noProof/>
        </w:rPr>
        <w:tab/>
      </w:r>
      <w:r w:rsidR="00D003BE" w:rsidRPr="0016733D">
        <w:rPr>
          <w:noProof/>
        </w:rPr>
        <w:t>sebagai</w:t>
      </w:r>
      <w:r w:rsidR="00665A2A" w:rsidRPr="0016733D">
        <w:rPr>
          <w:noProof/>
        </w:rPr>
        <w:t xml:space="preserve"> salah satu</w:t>
      </w:r>
      <w:r w:rsidR="00D003BE" w:rsidRPr="0016733D">
        <w:rPr>
          <w:noProof/>
        </w:rPr>
        <w:t xml:space="preserve"> media</w:t>
      </w:r>
      <w:r w:rsidR="00665A2A" w:rsidRPr="0016733D">
        <w:rPr>
          <w:noProof/>
        </w:rPr>
        <w:t xml:space="preserve"> penyampaian materi.</w:t>
      </w:r>
      <w:r w:rsidR="00D003BE" w:rsidRPr="0016733D">
        <w:rPr>
          <w:noProof/>
        </w:rPr>
        <w:t xml:space="preserve"> </w:t>
      </w:r>
    </w:p>
    <w:p w14:paraId="27DE7EBA" w14:textId="6FCF8168"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D47106" w:rsidRPr="00267362">
        <w:rPr>
          <w:rFonts w:cs="Times New Roman"/>
          <w:i/>
          <w:iCs/>
          <w:noProof/>
          <w:szCs w:val="24"/>
        </w:rPr>
        <w:t>e-l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333815CA"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D47106" w:rsidRPr="00267362">
        <w:rPr>
          <w:rFonts w:cs="Times New Roman"/>
          <w:i/>
          <w:iCs/>
          <w:noProof/>
          <w:szCs w:val="24"/>
        </w:rPr>
        <w:t>e-learning</w:t>
      </w:r>
      <w:r w:rsidRPr="0016733D">
        <w:rPr>
          <w:rFonts w:cs="Times New Roman"/>
          <w:noProof/>
          <w:szCs w:val="24"/>
        </w:rPr>
        <w:t xml:space="preserve"> materi disimpan dalam bentuk media dan dapat diakses kembali </w:t>
      </w:r>
      <w:r w:rsidRPr="0016733D">
        <w:rPr>
          <w:rFonts w:cs="Times New Roman"/>
          <w:noProof/>
          <w:szCs w:val="24"/>
        </w:rPr>
        <w:lastRenderedPageBreak/>
        <w:t xml:space="preserve">kapan saja selama media yang digunakan untuk mengakses </w:t>
      </w:r>
      <w:r w:rsidR="00D47106" w:rsidRPr="00267362">
        <w:rPr>
          <w:rFonts w:cs="Times New Roman"/>
          <w:i/>
          <w:iCs/>
          <w:noProof/>
          <w:szCs w:val="24"/>
        </w:rPr>
        <w:t>e-l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4DF187F5" w:rsidR="00673DE0" w:rsidRPr="0016733D" w:rsidRDefault="00673DE0" w:rsidP="00B13FF2">
      <w:pPr>
        <w:pStyle w:val="ListParagraph"/>
        <w:rPr>
          <w:noProof/>
        </w:rPr>
      </w:pPr>
      <w:r w:rsidRPr="0016733D">
        <w:rPr>
          <w:noProof/>
        </w:rPr>
        <w:tab/>
        <w:t xml:space="preserve">Dengan memanfaatkan sistem </w:t>
      </w:r>
      <w:r w:rsidR="00267362" w:rsidRPr="00267362">
        <w:rPr>
          <w:i/>
          <w:iCs/>
          <w:noProof/>
        </w:rPr>
        <w:t>e</w:t>
      </w:r>
      <w:r w:rsidR="00D47106" w:rsidRPr="00267362">
        <w:rPr>
          <w:i/>
          <w:iCs/>
          <w:noProof/>
        </w:rPr>
        <w:t>-l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t>Biaya</w:t>
      </w:r>
    </w:p>
    <w:p w14:paraId="0CB75BDA" w14:textId="58DC7BBC"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D47106" w:rsidRPr="00267362">
        <w:rPr>
          <w:rFonts w:cs="Times New Roman"/>
          <w:i/>
          <w:iCs/>
          <w:noProof/>
          <w:szCs w:val="24"/>
        </w:rPr>
        <w:t>e-lear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5"/>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6" w:name="_Hlk64149178"/>
      <w:r w:rsidR="00CE757B" w:rsidRPr="0016733D">
        <w:rPr>
          <w:rFonts w:cs="Times New Roman"/>
          <w:iCs/>
          <w:noProof/>
          <w:color w:val="212121"/>
        </w:rPr>
        <w:t>HTML - DOM</w:t>
      </w:r>
      <w:bookmarkEnd w:id="6"/>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lastRenderedPageBreak/>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lastRenderedPageBreak/>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4E6727" w:rsidRPr="0016733D">
        <w:rPr>
          <w:rFonts w:cs="Times New Roman"/>
          <w:bCs/>
          <w:iCs/>
          <w:noProof/>
          <w:color w:val="000000" w:themeColor="text1"/>
          <w:szCs w:val="24"/>
        </w:rPr>
        <w:t>1</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lastRenderedPageBreak/>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77777777"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537D90" w:rsidRPr="0016733D">
        <w:rPr>
          <w:rFonts w:cs="Times New Roman"/>
          <w:bCs/>
          <w:iCs/>
          <w:noProof/>
          <w:color w:val="000000" w:themeColor="text1"/>
          <w:szCs w:val="24"/>
        </w:rPr>
        <w:t>1</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66D55A73"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lastRenderedPageBreak/>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D47106" w:rsidRPr="00267362">
        <w:rPr>
          <w:rFonts w:cs="Times New Roman"/>
          <w:bCs/>
          <w:i/>
          <w:noProof/>
          <w:color w:val="000000" w:themeColor="text1"/>
          <w:szCs w:val="24"/>
        </w:rPr>
        <w:t>e-l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77777777" w:rsidR="00CE757B" w:rsidRPr="0016733D" w:rsidRDefault="00CE757B" w:rsidP="00B13FF2">
      <w:pPr>
        <w:pStyle w:val="Heading2"/>
        <w:numPr>
          <w:ilvl w:val="0"/>
          <w:numId w:val="11"/>
        </w:numPr>
        <w:rPr>
          <w:noProof/>
        </w:rPr>
      </w:pPr>
      <w:r w:rsidRPr="0016733D">
        <w:rPr>
          <w:noProof/>
        </w:rPr>
        <w:t>Metode Penelitian</w:t>
      </w:r>
    </w:p>
    <w:p w14:paraId="15EA0F6A" w14:textId="23A04A41" w:rsidR="00CE757B" w:rsidRPr="0016733D" w:rsidRDefault="001C10D0" w:rsidP="00B13FF2">
      <w:pPr>
        <w:rPr>
          <w:noProof/>
        </w:rPr>
      </w:pPr>
      <w:r w:rsidRPr="0016733D">
        <w:rPr>
          <w:noProof/>
        </w:rPr>
        <w:tab/>
      </w:r>
      <w:r w:rsidRPr="0016733D">
        <w:rPr>
          <w:noProof/>
        </w:rPr>
        <w:tab/>
      </w:r>
      <w:r w:rsidR="00CE757B" w:rsidRPr="0016733D">
        <w:rPr>
          <w:noProof/>
        </w:rPr>
        <w:t xml:space="preserve">Berdasarkan tujuan penelitian yang telah dijelaskan sebelumnya, </w:t>
      </w:r>
      <w:r w:rsidRPr="0016733D">
        <w:rPr>
          <w:noProof/>
        </w:rPr>
        <w:tab/>
      </w:r>
      <w:r w:rsidR="00CE757B" w:rsidRPr="0016733D">
        <w:rPr>
          <w:noProof/>
        </w:rPr>
        <w:t xml:space="preserve">metodologi penelitian yang digunakan peneliti dalam tugas akhir ini terdiri </w:t>
      </w:r>
      <w:r w:rsidRPr="0016733D">
        <w:rPr>
          <w:noProof/>
        </w:rPr>
        <w:tab/>
      </w:r>
      <w:r w:rsidR="00CE757B" w:rsidRPr="0016733D">
        <w:rPr>
          <w:noProof/>
        </w:rPr>
        <w:t>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9EF2F2D" w14:textId="1FFA43CE" w:rsidR="00EC7747" w:rsidRPr="0016733D" w:rsidRDefault="00B2217A" w:rsidP="00B13FF2">
      <w:pPr>
        <w:rPr>
          <w:noProof/>
        </w:rPr>
      </w:pPr>
      <w:r w:rsidRPr="0016733D">
        <w:rPr>
          <w:i/>
          <w:iCs/>
          <w:noProof/>
        </w:rPr>
        <w:tab/>
      </w:r>
      <w:r w:rsidRPr="0016733D">
        <w:rPr>
          <w:i/>
          <w:iCs/>
          <w:noProof/>
        </w:rPr>
        <w:tab/>
      </w:r>
      <w:r w:rsidR="00EC7747" w:rsidRPr="0016733D">
        <w:rPr>
          <w:i/>
          <w:iCs/>
          <w:noProof/>
        </w:rPr>
        <w:t>Kanban</w:t>
      </w:r>
      <w:r w:rsidR="00EC7747" w:rsidRPr="0016733D">
        <w:rPr>
          <w:noProof/>
        </w:rPr>
        <w:t xml:space="preserve"> adalah metode untuk mengelola alur kerja untuk </w:t>
      </w:r>
      <w:r w:rsidRPr="0016733D">
        <w:rPr>
          <w:noProof/>
        </w:rPr>
        <w:tab/>
      </w:r>
      <w:r w:rsidR="00EC7747" w:rsidRPr="0016733D">
        <w:rPr>
          <w:noProof/>
        </w:rPr>
        <w:t xml:space="preserve">mendefinisikan, mengelola, dan meningkatkan pelayanan yang </w:t>
      </w:r>
      <w:r w:rsidRPr="0016733D">
        <w:rPr>
          <w:noProof/>
        </w:rPr>
        <w:lastRenderedPageBreak/>
        <w:tab/>
      </w:r>
      <w:r w:rsidR="00EC7747" w:rsidRPr="0016733D">
        <w:rPr>
          <w:noProof/>
        </w:rPr>
        <w:t xml:space="preserve">menyampaikan karya berbasis keilmuan, tujuannya agar dapat membantu </w:t>
      </w:r>
      <w:r w:rsidRPr="0016733D">
        <w:rPr>
          <w:noProof/>
        </w:rPr>
        <w:tab/>
      </w:r>
      <w:r w:rsidR="00EC7747" w:rsidRPr="0016733D">
        <w:rPr>
          <w:noProof/>
        </w:rPr>
        <w:t xml:space="preserve">dalam memvisualisasikan pekerjaan, memaksimalkan efisiensi, dan agar </w:t>
      </w:r>
      <w:r w:rsidRPr="0016733D">
        <w:rPr>
          <w:noProof/>
        </w:rPr>
        <w:tab/>
      </w:r>
      <w:r w:rsidR="00EC7747" w:rsidRPr="0016733D">
        <w:rPr>
          <w:noProof/>
        </w:rPr>
        <w:t>dapat berkembang secara terus menerus.</w:t>
      </w:r>
    </w:p>
    <w:p w14:paraId="47F1AE7C" w14:textId="719AD3B0" w:rsidR="00EC7747" w:rsidRPr="0016733D" w:rsidRDefault="00B2217A" w:rsidP="00B13FF2">
      <w:pPr>
        <w:rPr>
          <w:noProof/>
        </w:rPr>
      </w:pPr>
      <w:r w:rsidRPr="0016733D">
        <w:rPr>
          <w:i/>
          <w:iCs/>
          <w:noProof/>
        </w:rPr>
        <w:tab/>
      </w:r>
      <w:r w:rsidRPr="0016733D">
        <w:rPr>
          <w:i/>
          <w:iCs/>
          <w:noProof/>
        </w:rPr>
        <w:tab/>
      </w:r>
      <w:r w:rsidR="00EC7747" w:rsidRPr="0016733D">
        <w:rPr>
          <w:i/>
          <w:iCs/>
          <w:noProof/>
        </w:rPr>
        <w:t>Kanban</w:t>
      </w:r>
      <w:r w:rsidR="00EC7747" w:rsidRPr="0016733D">
        <w:rPr>
          <w:noProof/>
        </w:rPr>
        <w:t xml:space="preserve"> pada awalnya berawal dari bidang manufaktur, dan </w:t>
      </w:r>
      <w:r w:rsidRPr="0016733D">
        <w:rPr>
          <w:noProof/>
        </w:rPr>
        <w:tab/>
      </w:r>
      <w:r w:rsidR="00EC7747" w:rsidRPr="0016733D">
        <w:rPr>
          <w:noProof/>
        </w:rPr>
        <w:t xml:space="preserve">kemudian diasosiasikan dengan </w:t>
      </w:r>
      <w:r w:rsidR="00EC7747" w:rsidRPr="0016733D">
        <w:rPr>
          <w:i/>
          <w:iCs/>
          <w:noProof/>
        </w:rPr>
        <w:t xml:space="preserve">Agile and Lean Development </w:t>
      </w:r>
      <w:r w:rsidRPr="0016733D">
        <w:rPr>
          <w:i/>
          <w:iCs/>
          <w:noProof/>
        </w:rPr>
        <w:tab/>
      </w:r>
      <w:r w:rsidR="00EC7747" w:rsidRPr="0016733D">
        <w:rPr>
          <w:i/>
          <w:iCs/>
          <w:noProof/>
        </w:rPr>
        <w:t>Methodologies</w:t>
      </w:r>
      <w:r w:rsidR="00EC7747" w:rsidRPr="0016733D">
        <w:rPr>
          <w:noProof/>
        </w:rPr>
        <w:t xml:space="preserve"> pada metode pengembangan perangkat lunak dikarenakan </w:t>
      </w:r>
      <w:r w:rsidRPr="0016733D">
        <w:rPr>
          <w:noProof/>
        </w:rPr>
        <w:tab/>
      </w:r>
      <w:r w:rsidR="00EC7747" w:rsidRPr="0016733D">
        <w:rPr>
          <w:i/>
          <w:iCs/>
          <w:noProof/>
        </w:rPr>
        <w:t>Kanban</w:t>
      </w:r>
      <w:r w:rsidR="00EC7747" w:rsidRPr="0016733D">
        <w:rPr>
          <w:noProof/>
        </w:rPr>
        <w:t xml:space="preserve"> mudah untuk di adaptasi dan diterapkan.</w:t>
      </w:r>
    </w:p>
    <w:p w14:paraId="5BB80A36" w14:textId="024A57E1" w:rsidR="00AB0659" w:rsidRPr="0016733D" w:rsidRDefault="00AB0659" w:rsidP="00B13FF2">
      <w:pPr>
        <w:rPr>
          <w:noProof/>
        </w:rPr>
      </w:pPr>
      <w:r w:rsidRPr="0016733D">
        <w:rPr>
          <w:noProof/>
        </w:rPr>
        <w:tab/>
      </w:r>
      <w:r w:rsidR="009A51F6" w:rsidRPr="0016733D">
        <w:rPr>
          <w:noProof/>
        </w:rPr>
        <w:tab/>
      </w:r>
      <w:r w:rsidRPr="0016733D">
        <w:rPr>
          <w:i/>
          <w:iCs/>
          <w:noProof/>
        </w:rPr>
        <w:t xml:space="preserve">Kanban </w:t>
      </w:r>
      <w:r w:rsidRPr="0016733D">
        <w:rPr>
          <w:noProof/>
        </w:rPr>
        <w:t xml:space="preserve">cocok digunakan bagi developer yang bekerja sendiri </w:t>
      </w:r>
      <w:r w:rsidR="009A51F6" w:rsidRPr="0016733D">
        <w:rPr>
          <w:noProof/>
        </w:rPr>
        <w:tab/>
      </w:r>
      <w:r w:rsidRPr="0016733D">
        <w:rPr>
          <w:noProof/>
        </w:rPr>
        <w:t xml:space="preserve">maupun bersama dengan tim, hal ini dikarenakan kanban mudah diterapkan </w:t>
      </w:r>
      <w:r w:rsidR="009A51F6" w:rsidRPr="0016733D">
        <w:rPr>
          <w:noProof/>
        </w:rPr>
        <w:tab/>
      </w:r>
      <w:r w:rsidRPr="0016733D">
        <w:rPr>
          <w:noProof/>
        </w:rPr>
        <w:t xml:space="preserve">dan bisa di integrasikan ke metode lain yang lebih mengarah ke metode </w:t>
      </w:r>
      <w:r w:rsidR="009A51F6" w:rsidRPr="0016733D">
        <w:rPr>
          <w:noProof/>
        </w:rPr>
        <w:tab/>
      </w:r>
      <w:r w:rsidRPr="0016733D">
        <w:rPr>
          <w:noProof/>
        </w:rPr>
        <w:t>pengembangan perangkat lunak berbasis tim.</w:t>
      </w:r>
    </w:p>
    <w:p w14:paraId="1DBF9C6C" w14:textId="56D12DBB" w:rsidR="00EC7747" w:rsidRPr="0016733D" w:rsidRDefault="007E5DF0" w:rsidP="00EF1FEA">
      <w:pPr>
        <w:ind w:left="720"/>
        <w:jc w:val="center"/>
        <w:rPr>
          <w:rFonts w:cs="Times New Roman"/>
          <w:noProof/>
          <w:szCs w:val="24"/>
        </w:rPr>
      </w:pPr>
      <w:r>
        <w:rPr>
          <w:rFonts w:cs="Times New Roman"/>
          <w:noProof/>
          <w:szCs w:val="24"/>
        </w:rPr>
        <w:drawing>
          <wp:inline distT="0" distB="0" distL="0" distR="0" wp14:anchorId="31D4442A" wp14:editId="06CB3889">
            <wp:extent cx="4562475" cy="2834640"/>
            <wp:effectExtent l="0" t="0" r="952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62475" cy="2834640"/>
                    </a:xfrm>
                    <a:prstGeom prst="rect">
                      <a:avLst/>
                    </a:prstGeom>
                  </pic:spPr>
                </pic:pic>
              </a:graphicData>
            </a:graphic>
          </wp:inline>
        </w:drawing>
      </w:r>
    </w:p>
    <w:p w14:paraId="2BED190D" w14:textId="28CF5547" w:rsidR="004B2C43" w:rsidRPr="0016733D" w:rsidRDefault="00EC7747" w:rsidP="00B13FF2">
      <w:pPr>
        <w:jc w:val="center"/>
        <w:rPr>
          <w:rFonts w:cs="Times New Roman"/>
          <w:noProof/>
          <w:szCs w:val="24"/>
        </w:rPr>
      </w:pPr>
      <w:r w:rsidRPr="0016733D">
        <w:rPr>
          <w:rFonts w:cs="Times New Roman"/>
          <w:noProof/>
          <w:szCs w:val="24"/>
        </w:rPr>
        <w:t xml:space="preserve">Gambar </w:t>
      </w:r>
      <w:r w:rsidR="004E6727" w:rsidRPr="0016733D">
        <w:rPr>
          <w:rFonts w:cs="Times New Roman"/>
          <w:noProof/>
          <w:szCs w:val="24"/>
        </w:rPr>
        <w:t>2</w:t>
      </w:r>
      <w:r w:rsidRPr="0016733D">
        <w:rPr>
          <w:rFonts w:cs="Times New Roman"/>
          <w:noProof/>
          <w:szCs w:val="24"/>
        </w:rPr>
        <w:t xml:space="preserve"> Ilustrasi </w:t>
      </w:r>
      <w:r w:rsidRPr="0016733D">
        <w:rPr>
          <w:rFonts w:cs="Times New Roman"/>
          <w:i/>
          <w:iCs/>
          <w:noProof/>
          <w:szCs w:val="24"/>
        </w:rPr>
        <w:t>Kanban</w:t>
      </w:r>
    </w:p>
    <w:p w14:paraId="7D883323" w14:textId="6D312BD7" w:rsidR="00B970CB" w:rsidRPr="0016733D" w:rsidRDefault="00FB6D69" w:rsidP="00B13FF2">
      <w:pPr>
        <w:rPr>
          <w:noProof/>
          <w:szCs w:val="24"/>
        </w:rPr>
      </w:pPr>
      <w:r w:rsidRPr="0016733D">
        <w:rPr>
          <w:noProof/>
        </w:rPr>
        <w:tab/>
      </w:r>
      <w:r w:rsidRPr="0016733D">
        <w:rPr>
          <w:noProof/>
        </w:rPr>
        <w:tab/>
      </w:r>
      <w:r w:rsidR="00EC7747" w:rsidRPr="0016733D">
        <w:rPr>
          <w:noProof/>
        </w:rPr>
        <w:t xml:space="preserve">Pada metode pengembangan </w:t>
      </w:r>
      <w:r w:rsidR="00EC7747" w:rsidRPr="0016733D">
        <w:rPr>
          <w:i/>
          <w:iCs/>
          <w:noProof/>
        </w:rPr>
        <w:t>Kanban</w:t>
      </w:r>
      <w:r w:rsidR="00EC7747" w:rsidRPr="0016733D">
        <w:rPr>
          <w:noProof/>
        </w:rPr>
        <w:t xml:space="preserve">, terdapat </w:t>
      </w:r>
      <w:r w:rsidR="00EC7747" w:rsidRPr="0016733D">
        <w:rPr>
          <w:i/>
          <w:iCs/>
          <w:noProof/>
        </w:rPr>
        <w:t>Signboard</w:t>
      </w:r>
      <w:r w:rsidR="00EC7747" w:rsidRPr="0016733D">
        <w:rPr>
          <w:noProof/>
        </w:rPr>
        <w:t xml:space="preserve"> yang</w:t>
      </w:r>
      <w:r w:rsidR="00F23FCD" w:rsidRPr="0016733D">
        <w:rPr>
          <w:noProof/>
        </w:rPr>
        <w:t xml:space="preserve"> </w:t>
      </w:r>
      <w:r w:rsidRPr="0016733D">
        <w:rPr>
          <w:noProof/>
        </w:rPr>
        <w:tab/>
      </w:r>
      <w:r w:rsidR="00EC7747" w:rsidRPr="0016733D">
        <w:rPr>
          <w:noProof/>
        </w:rPr>
        <w:t>berisikan</w:t>
      </w:r>
      <w:r w:rsidR="008E5421" w:rsidRPr="0016733D">
        <w:rPr>
          <w:noProof/>
        </w:rPr>
        <w:t xml:space="preserve"> </w:t>
      </w:r>
      <w:r w:rsidR="00EC7747" w:rsidRPr="0016733D">
        <w:rPr>
          <w:noProof/>
        </w:rPr>
        <w:t xml:space="preserve">tiga kolom yaitu : </w:t>
      </w:r>
      <w:r w:rsidR="00EC7747" w:rsidRPr="0016733D">
        <w:rPr>
          <w:i/>
          <w:iCs/>
          <w:noProof/>
        </w:rPr>
        <w:t>Requested, Work in Progress</w:t>
      </w:r>
      <w:r w:rsidR="009A1EA7" w:rsidRPr="0016733D">
        <w:rPr>
          <w:i/>
          <w:iCs/>
          <w:noProof/>
        </w:rPr>
        <w:t xml:space="preserve"> (WIP)</w:t>
      </w:r>
      <w:r w:rsidR="00EC7747" w:rsidRPr="0016733D">
        <w:rPr>
          <w:i/>
          <w:iCs/>
          <w:noProof/>
        </w:rPr>
        <w:t>, and Done</w:t>
      </w:r>
      <w:r w:rsidR="00EC7747" w:rsidRPr="0016733D">
        <w:rPr>
          <w:noProof/>
        </w:rPr>
        <w:t>,</w:t>
      </w:r>
      <w:r w:rsidR="00F23FCD" w:rsidRPr="0016733D">
        <w:rPr>
          <w:noProof/>
        </w:rPr>
        <w:t xml:space="preserve"> </w:t>
      </w:r>
      <w:r w:rsidRPr="0016733D">
        <w:rPr>
          <w:noProof/>
        </w:rPr>
        <w:tab/>
      </w:r>
      <w:r w:rsidR="00EC7747" w:rsidRPr="0016733D">
        <w:rPr>
          <w:i/>
          <w:iCs/>
          <w:noProof/>
        </w:rPr>
        <w:t>Requested</w:t>
      </w:r>
      <w:r w:rsidR="00EC7747" w:rsidRPr="0016733D">
        <w:rPr>
          <w:noProof/>
        </w:rPr>
        <w:t xml:space="preserve"> adalah permintaan atau bisa juga hal yang akan di lakukan </w:t>
      </w:r>
      <w:r w:rsidRPr="0016733D">
        <w:rPr>
          <w:noProof/>
        </w:rPr>
        <w:tab/>
      </w:r>
      <w:r w:rsidR="00EC7747" w:rsidRPr="0016733D">
        <w:rPr>
          <w:noProof/>
        </w:rPr>
        <w:t xml:space="preserve">kemudian </w:t>
      </w:r>
      <w:r w:rsidR="00EC7747" w:rsidRPr="0016733D">
        <w:rPr>
          <w:i/>
          <w:iCs/>
          <w:noProof/>
        </w:rPr>
        <w:t>Requested</w:t>
      </w:r>
      <w:r w:rsidR="00EC7747" w:rsidRPr="0016733D">
        <w:rPr>
          <w:noProof/>
        </w:rPr>
        <w:t xml:space="preserve"> akan masuk ke kolom WIP di dalam kolom WIP </w:t>
      </w:r>
      <w:r w:rsidRPr="0016733D">
        <w:rPr>
          <w:noProof/>
        </w:rPr>
        <w:tab/>
      </w:r>
      <w:r w:rsidR="00EC7747" w:rsidRPr="0016733D">
        <w:rPr>
          <w:noProof/>
        </w:rPr>
        <w:t xml:space="preserve">terdapat limitasi jumlah WIP yang dapat di proses, hal ini dilakukan  agar </w:t>
      </w:r>
      <w:r w:rsidRPr="0016733D">
        <w:rPr>
          <w:noProof/>
        </w:rPr>
        <w:lastRenderedPageBreak/>
        <w:tab/>
      </w:r>
      <w:r w:rsidR="00EC7747" w:rsidRPr="0016733D">
        <w:rPr>
          <w:noProof/>
        </w:rPr>
        <w:t>terhindar dari bottleneck Ketika sedang</w:t>
      </w:r>
      <w:r w:rsidR="00F23FCD" w:rsidRPr="0016733D">
        <w:rPr>
          <w:noProof/>
        </w:rPr>
        <w:t xml:space="preserve"> </w:t>
      </w:r>
      <w:r w:rsidR="00EC7747" w:rsidRPr="0016733D">
        <w:rPr>
          <w:noProof/>
        </w:rPr>
        <w:t xml:space="preserve">mengerjakan pekerjaan, kemudian </w:t>
      </w:r>
      <w:r w:rsidRPr="0016733D">
        <w:rPr>
          <w:noProof/>
        </w:rPr>
        <w:tab/>
      </w:r>
      <w:r w:rsidR="00EC7747" w:rsidRPr="0016733D">
        <w:rPr>
          <w:noProof/>
        </w:rPr>
        <w:t xml:space="preserve">setiap pekerjaan yang sudah selesai akan masuk kedalam kolom Done, </w:t>
      </w:r>
      <w:r w:rsidRPr="0016733D">
        <w:rPr>
          <w:noProof/>
        </w:rPr>
        <w:tab/>
      </w:r>
      <w:r w:rsidR="00EC7747" w:rsidRPr="0016733D">
        <w:rPr>
          <w:noProof/>
        </w:rPr>
        <w:t xml:space="preserve">Ketika di konstruksi dan dikelola dengan benar, Kanban dapat berfungsi </w:t>
      </w:r>
      <w:r w:rsidRPr="0016733D">
        <w:rPr>
          <w:noProof/>
        </w:rPr>
        <w:tab/>
      </w:r>
      <w:r w:rsidR="00EC7747" w:rsidRPr="0016733D">
        <w:rPr>
          <w:noProof/>
        </w:rPr>
        <w:t xml:space="preserve">sebagai Real-time Information Repository sehingga dapat menyoroti </w:t>
      </w:r>
      <w:r w:rsidRPr="0016733D">
        <w:rPr>
          <w:noProof/>
        </w:rPr>
        <w:tab/>
      </w:r>
      <w:r w:rsidR="00EC7747" w:rsidRPr="0016733D">
        <w:rPr>
          <w:noProof/>
        </w:rPr>
        <w:t>bottlenecks dalam sistem dan apapun yang mungkin</w:t>
      </w:r>
      <w:r w:rsidR="004D6DA0" w:rsidRPr="0016733D">
        <w:rPr>
          <w:noProof/>
        </w:rPr>
        <w:t xml:space="preserve"> </w:t>
      </w:r>
      <w:r w:rsidR="00EC7747" w:rsidRPr="0016733D">
        <w:rPr>
          <w:noProof/>
        </w:rPr>
        <w:t xml:space="preserve">dapat mengganggu </w:t>
      </w:r>
      <w:r w:rsidRPr="0016733D">
        <w:rPr>
          <w:noProof/>
        </w:rPr>
        <w:tab/>
      </w:r>
      <w:r w:rsidR="00EC7747" w:rsidRPr="0016733D">
        <w:rPr>
          <w:noProof/>
        </w:rPr>
        <w:t>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r w:rsidR="00EC7747" w:rsidRPr="0016733D">
        <w:rPr>
          <w:i/>
          <w:iCs/>
        </w:rPr>
        <w:t xml:space="preserve">White box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Alat dan Bahan</w:t>
      </w:r>
    </w:p>
    <w:p w14:paraId="219199B2" w14:textId="5EB226A6" w:rsidR="00EC7747" w:rsidRPr="0016733D" w:rsidRDefault="00D728AB" w:rsidP="00B13FF2">
      <w:r w:rsidRPr="0016733D">
        <w:tab/>
      </w:r>
      <w:r w:rsidRPr="0016733D">
        <w:tab/>
      </w:r>
      <w:r w:rsidR="00EC7747" w:rsidRPr="0016733D">
        <w:t xml:space="preserve">Dalam melaksanakan penelitian ini, dibutuhkan beberapa sarana </w:t>
      </w:r>
      <w:r w:rsidRPr="0016733D">
        <w:tab/>
      </w:r>
      <w:r w:rsidR="00EC7747" w:rsidRPr="0016733D">
        <w:t xml:space="preserve">pendukung yang merupakan perangkat-perangkat yang di butuhkan untuk </w:t>
      </w:r>
      <w:r w:rsidRPr="0016733D">
        <w:tab/>
      </w:r>
      <w:r w:rsidR="00EC7747" w:rsidRPr="0016733D">
        <w:rPr>
          <w:noProof/>
        </w:rPr>
        <w:t xml:space="preserve">penerapan </w:t>
      </w:r>
      <w:r w:rsidR="00EC7747" w:rsidRPr="0016733D">
        <w:rPr>
          <w:i/>
          <w:iCs/>
          <w:noProof/>
        </w:rPr>
        <w:t>web scraping</w:t>
      </w:r>
      <w:r w:rsidR="00EC7747" w:rsidRPr="0016733D">
        <w:rPr>
          <w:noProof/>
        </w:rPr>
        <w:t xml:space="preserve"> dan </w:t>
      </w:r>
      <w:r w:rsidR="00EC7747" w:rsidRPr="0016733D">
        <w:rPr>
          <w:bCs/>
          <w:i/>
          <w:iCs/>
          <w:noProof/>
          <w:color w:val="000000" w:themeColor="text1"/>
        </w:rPr>
        <w:t>item-based</w:t>
      </w:r>
      <w:r w:rsidR="00EC7747" w:rsidRPr="0016733D">
        <w:rPr>
          <w:bCs/>
          <w:noProof/>
          <w:color w:val="000000" w:themeColor="text1"/>
        </w:rPr>
        <w:t xml:space="preserve"> </w:t>
      </w:r>
      <w:r w:rsidR="00EC7747" w:rsidRPr="0016733D">
        <w:rPr>
          <w:i/>
          <w:iCs/>
          <w:noProof/>
        </w:rPr>
        <w:t>collaborative filtering</w:t>
      </w:r>
      <w:r w:rsidR="00EC7747" w:rsidRPr="0016733D">
        <w:rPr>
          <w:noProof/>
        </w:rPr>
        <w:t xml:space="preserve"> pada sistem </w:t>
      </w:r>
      <w:r w:rsidRPr="0016733D">
        <w:rPr>
          <w:noProof/>
        </w:rPr>
        <w:tab/>
      </w:r>
      <w:r w:rsidR="00EC7747" w:rsidRPr="0016733D">
        <w:rPr>
          <w:noProof/>
        </w:rPr>
        <w:t xml:space="preserve">rekomendasi artikel ilmiah berbasis web berdasarkan keterkaitan topik </w:t>
      </w:r>
      <w:r w:rsidRPr="0016733D">
        <w:rPr>
          <w:noProof/>
        </w:rPr>
        <w:tab/>
      </w:r>
      <w:r w:rsidR="00EC7747" w:rsidRPr="0016733D">
        <w:rPr>
          <w:noProof/>
        </w:rPr>
        <w:t>skripsi</w:t>
      </w:r>
      <w:r w:rsidR="00EC7747" w:rsidRPr="0016733D">
        <w:t xml:space="preserve">. Untuk melaksanakan penelitian ini, peneliti akan menggunakan alat </w:t>
      </w:r>
      <w:r w:rsidRPr="0016733D">
        <w:tab/>
      </w:r>
      <w:r w:rsidR="00EC7747"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D728AB">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r w:rsidRPr="0016733D">
              <w:t>Processor AMD Ryzen™ 5 2400G</w:t>
            </w:r>
          </w:p>
          <w:p w14:paraId="3D1C18CB" w14:textId="77777777" w:rsidR="00EC7747" w:rsidRPr="0016733D" w:rsidRDefault="00EC7747" w:rsidP="00B13FF2">
            <w:pPr>
              <w:pStyle w:val="ListParagraph"/>
              <w:numPr>
                <w:ilvl w:val="0"/>
                <w:numId w:val="20"/>
              </w:numPr>
              <w:ind w:left="451"/>
            </w:pPr>
            <w:r w:rsidRPr="0016733D">
              <w:t>RAM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340E3680" w14:textId="77777777" w:rsidR="00EC7747" w:rsidRPr="0016733D" w:rsidRDefault="00EC7747" w:rsidP="00B13FF2">
            <w:pPr>
              <w:pStyle w:val="ListParagraph"/>
              <w:numPr>
                <w:ilvl w:val="0"/>
                <w:numId w:val="20"/>
              </w:numPr>
              <w:ind w:left="451"/>
            </w:pPr>
            <w:r w:rsidRPr="0016733D">
              <w:t>Javascript</w:t>
            </w:r>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17"/>
          <w:footerReference w:type="default" r:id="rId18"/>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6CD20359" w14:textId="77777777" w:rsidTr="00236F64">
        <w:trPr>
          <w:trHeight w:val="636"/>
        </w:trPr>
        <w:tc>
          <w:tcPr>
            <w:tcW w:w="1170" w:type="dxa"/>
          </w:tcPr>
          <w:p w14:paraId="5B292A6D" w14:textId="583BC657"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16733D" w:rsidRDefault="00A850D5" w:rsidP="00B13FF2">
            <w:pPr>
              <w:pStyle w:val="Default"/>
              <w:spacing w:line="360" w:lineRule="auto"/>
              <w:ind w:right="-47"/>
              <w:jc w:val="both"/>
              <w:rPr>
                <w:noProof/>
                <w:color w:val="auto"/>
                <w:lang w:val="id-ID"/>
              </w:rPr>
            </w:pPr>
            <w:r w:rsidRPr="0016733D">
              <w:rPr>
                <w:noProof/>
                <w:color w:val="auto"/>
                <w:lang w:val="id-ID"/>
              </w:rPr>
              <w:t>Iain McAlpine</w:t>
            </w:r>
            <w:r w:rsidR="00CE757B" w:rsidRPr="0016733D">
              <w:rPr>
                <w:noProof/>
                <w:color w:val="auto"/>
                <w:lang w:val="id-ID"/>
              </w:rPr>
              <w:t xml:space="preserve">, </w:t>
            </w:r>
            <w:r w:rsidRPr="0016733D">
              <w:rPr>
                <w:noProof/>
                <w:color w:val="auto"/>
                <w:lang w:val="id-ID"/>
              </w:rPr>
              <w:t>Belinda Allen</w:t>
            </w:r>
          </w:p>
        </w:tc>
        <w:tc>
          <w:tcPr>
            <w:tcW w:w="1856" w:type="dxa"/>
          </w:tcPr>
          <w:p w14:paraId="184D589E" w14:textId="46A38848" w:rsidR="00CE757B" w:rsidRPr="0016733D" w:rsidRDefault="00A850D5" w:rsidP="00B13FF2">
            <w:pPr>
              <w:pStyle w:val="Default"/>
              <w:spacing w:line="360" w:lineRule="auto"/>
              <w:ind w:right="-47"/>
              <w:jc w:val="both"/>
              <w:rPr>
                <w:bCs/>
                <w:noProof/>
                <w:color w:val="auto"/>
                <w:lang w:val="id-ID"/>
              </w:rPr>
            </w:pPr>
            <w:r w:rsidRPr="0016733D">
              <w:rPr>
                <w:bCs/>
                <w:noProof/>
                <w:color w:val="auto"/>
                <w:lang w:val="id-ID"/>
              </w:rPr>
              <w:t>Designing for Active learning online with learning design templates</w:t>
            </w:r>
          </w:p>
        </w:tc>
        <w:tc>
          <w:tcPr>
            <w:tcW w:w="720" w:type="dxa"/>
          </w:tcPr>
          <w:p w14:paraId="6A4D7558" w14:textId="13FB0E06"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w:t>
            </w:r>
            <w:r w:rsidR="00A850D5" w:rsidRPr="0016733D">
              <w:rPr>
                <w:noProof/>
                <w:color w:val="auto"/>
                <w:lang w:val="id-ID"/>
              </w:rPr>
              <w:t>014</w:t>
            </w:r>
          </w:p>
        </w:tc>
        <w:tc>
          <w:tcPr>
            <w:tcW w:w="1548" w:type="dxa"/>
          </w:tcPr>
          <w:p w14:paraId="389BA9E7"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w:t>
            </w:r>
          </w:p>
          <w:p w14:paraId="46D1E333" w14:textId="3D90326B" w:rsidR="00CE757B" w:rsidRPr="0016733D" w:rsidRDefault="00D73B62" w:rsidP="00B13FF2">
            <w:pPr>
              <w:pStyle w:val="Default"/>
              <w:spacing w:line="360" w:lineRule="auto"/>
              <w:ind w:right="-47"/>
              <w:jc w:val="center"/>
              <w:rPr>
                <w:bCs/>
                <w:noProof/>
                <w:color w:val="auto"/>
                <w:lang w:val="id-ID"/>
              </w:rPr>
            </w:pPr>
            <w:r w:rsidRPr="0016733D">
              <w:rPr>
                <w:bCs/>
                <w:noProof/>
                <w:color w:val="auto"/>
                <w:lang w:val="id-ID"/>
              </w:rPr>
              <w:t xml:space="preserve">Collaborative Learning dan Project/Problem-Based Learning </w:t>
            </w:r>
          </w:p>
          <w:p w14:paraId="7D060506" w14:textId="77777777" w:rsidR="00CE757B" w:rsidRPr="0016733D" w:rsidRDefault="00CE757B" w:rsidP="00B13FF2">
            <w:pPr>
              <w:pStyle w:val="Default"/>
              <w:spacing w:line="360" w:lineRule="auto"/>
              <w:ind w:right="-47"/>
              <w:rPr>
                <w:bCs/>
                <w:noProof/>
                <w:color w:val="auto"/>
                <w:lang w:val="id-ID"/>
              </w:rPr>
            </w:pPr>
          </w:p>
          <w:p w14:paraId="6AFBADCA" w14:textId="77777777" w:rsidR="00CE757B" w:rsidRPr="0016733D" w:rsidRDefault="00CE757B" w:rsidP="00B13FF2">
            <w:pPr>
              <w:pStyle w:val="Default"/>
              <w:spacing w:line="360" w:lineRule="auto"/>
              <w:ind w:right="-47"/>
              <w:jc w:val="center"/>
              <w:rPr>
                <w:bCs/>
                <w:noProof/>
                <w:color w:val="auto"/>
                <w:lang w:val="id-ID"/>
              </w:rPr>
            </w:pPr>
            <w:r w:rsidRPr="0016733D">
              <w:rPr>
                <w:bCs/>
                <w:noProof/>
                <w:color w:val="auto"/>
                <w:lang w:val="id-ID"/>
              </w:rPr>
              <w:t>Objek:</w:t>
            </w:r>
          </w:p>
          <w:p w14:paraId="54470CE7" w14:textId="7549ADF8" w:rsidR="00CE757B" w:rsidRPr="0016733D" w:rsidRDefault="00A850D5" w:rsidP="00B13FF2">
            <w:pPr>
              <w:pStyle w:val="Default"/>
              <w:spacing w:line="360" w:lineRule="auto"/>
              <w:ind w:right="-195"/>
              <w:rPr>
                <w:noProof/>
                <w:color w:val="auto"/>
                <w:lang w:val="id-ID"/>
              </w:rPr>
            </w:pPr>
            <w:r w:rsidRPr="0016733D">
              <w:rPr>
                <w:noProof/>
                <w:lang w:val="id-ID"/>
              </w:rPr>
              <w:t>Mahasiswa di Universitas New South wales</w:t>
            </w:r>
          </w:p>
        </w:tc>
        <w:tc>
          <w:tcPr>
            <w:tcW w:w="4137" w:type="dxa"/>
          </w:tcPr>
          <w:p w14:paraId="0DD9F78F" w14:textId="7DFAEBC8" w:rsidR="0056338F" w:rsidRPr="0016733D" w:rsidRDefault="00B50DD7" w:rsidP="00B13FF2">
            <w:pPr>
              <w:pStyle w:val="Default"/>
              <w:spacing w:line="360" w:lineRule="auto"/>
              <w:ind w:right="-47"/>
              <w:jc w:val="both"/>
              <w:rPr>
                <w:noProof/>
                <w:lang w:val="id-ID"/>
              </w:rPr>
            </w:pPr>
            <w:r w:rsidRPr="0016733D">
              <w:rPr>
                <w:noProof/>
                <w:lang w:val="id-ID"/>
              </w:rPr>
              <w:t>Diperoleh tiga jenis learning design template yaitu learning design dengan pendekatan kepada model Collaborative learning,Project/Problem-Based</w:t>
            </w:r>
            <w:r w:rsidR="0056338F" w:rsidRPr="0016733D">
              <w:rPr>
                <w:noProof/>
                <w:lang w:val="id-ID"/>
              </w:rPr>
              <w:t xml:space="preserve"> </w:t>
            </w:r>
            <w:r w:rsidRPr="0016733D">
              <w:rPr>
                <w:noProof/>
                <w:lang w:val="id-ID"/>
              </w:rPr>
              <w:t xml:space="preserve">Learning, dan </w:t>
            </w:r>
            <w:r w:rsidR="0056338F" w:rsidRPr="0016733D">
              <w:rPr>
                <w:noProof/>
                <w:lang w:val="id-ID"/>
              </w:rPr>
              <w:t>Basic Plus.</w:t>
            </w:r>
          </w:p>
          <w:p w14:paraId="1A439053" w14:textId="0D68695C" w:rsidR="0056338F" w:rsidRPr="0016733D" w:rsidRDefault="0056338F" w:rsidP="00B13FF2">
            <w:pPr>
              <w:pStyle w:val="Default"/>
              <w:spacing w:line="360" w:lineRule="auto"/>
              <w:ind w:right="-47"/>
              <w:jc w:val="both"/>
              <w:rPr>
                <w:noProof/>
                <w:color w:val="auto"/>
                <w:lang w:val="id-ID"/>
              </w:rPr>
            </w:pPr>
            <w:r w:rsidRPr="0016733D">
              <w:rPr>
                <w:noProof/>
                <w:color w:val="auto"/>
                <w:lang w:val="id-ID"/>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Pr="0016733D" w:rsidRDefault="00586FB1" w:rsidP="00B13FF2">
            <w:pPr>
              <w:pStyle w:val="Default"/>
              <w:spacing w:line="360" w:lineRule="auto"/>
              <w:ind w:right="-47"/>
              <w:jc w:val="both"/>
              <w:rPr>
                <w:noProof/>
                <w:color w:val="auto"/>
                <w:lang w:val="id-ID"/>
              </w:rPr>
            </w:pPr>
            <w:r w:rsidRPr="0016733D">
              <w:rPr>
                <w:noProof/>
                <w:color w:val="auto"/>
                <w:lang w:val="id-ID"/>
              </w:rPr>
              <w:t xml:space="preserve">Hasil dari penelitian berupa template learning design yang dibuat menggunakan software LMS ( </w:t>
            </w:r>
            <w:r w:rsidRPr="0016733D">
              <w:rPr>
                <w:i/>
                <w:iCs/>
                <w:noProof/>
                <w:color w:val="auto"/>
                <w:lang w:val="id-ID"/>
              </w:rPr>
              <w:t xml:space="preserve">Learning Management System ) </w:t>
            </w:r>
            <w:r w:rsidRPr="0016733D">
              <w:rPr>
                <w:noProof/>
                <w:color w:val="auto"/>
                <w:lang w:val="id-ID"/>
              </w:rPr>
              <w:t>Blackboard Vista.</w:t>
            </w:r>
          </w:p>
          <w:p w14:paraId="5BD50137" w14:textId="77777777" w:rsidR="00586FB1" w:rsidRPr="0016733D" w:rsidRDefault="00586FB1" w:rsidP="00B13FF2">
            <w:pPr>
              <w:pStyle w:val="Default"/>
              <w:spacing w:line="360" w:lineRule="auto"/>
              <w:ind w:right="-47"/>
              <w:jc w:val="both"/>
              <w:rPr>
                <w:noProof/>
                <w:color w:val="auto"/>
                <w:lang w:val="id-ID"/>
              </w:rPr>
            </w:pPr>
          </w:p>
          <w:p w14:paraId="45F89752" w14:textId="0830D797" w:rsidR="00CE757B" w:rsidRPr="0016733D" w:rsidRDefault="00586FB1" w:rsidP="00B13FF2">
            <w:pPr>
              <w:pStyle w:val="Default"/>
              <w:spacing w:line="360" w:lineRule="auto"/>
              <w:ind w:right="-47"/>
              <w:jc w:val="both"/>
              <w:rPr>
                <w:noProof/>
                <w:color w:val="auto"/>
                <w:lang w:val="id-ID"/>
              </w:rPr>
            </w:pPr>
            <w:r w:rsidRPr="0016733D">
              <w:rPr>
                <w:noProof/>
                <w:color w:val="auto"/>
                <w:lang w:val="id-ID"/>
              </w:rPr>
              <w:t>Hasil dari penelitian yang akan dilakukan berupa sistem E – Learning dengan pendekatan metode pembelajaran yang berfokus kepada praktik.</w:t>
            </w:r>
            <w:r w:rsidR="00CE757B" w:rsidRPr="0016733D">
              <w:rPr>
                <w:i/>
                <w:iCs/>
                <w:noProof/>
                <w:color w:val="auto"/>
                <w:lang w:val="id-ID"/>
              </w:rPr>
              <w:t xml:space="preserve"> </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 xml:space="preserve">Perancangan sistem e – learning berbasis </w:t>
            </w:r>
            <w:r w:rsidRPr="0016733D">
              <w:rPr>
                <w:noProof/>
                <w:color w:val="auto"/>
                <w:lang w:val="id-ID"/>
              </w:rPr>
              <w:lastRenderedPageBreak/>
              <w:t>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lastRenderedPageBreak/>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w:t>
            </w:r>
            <w:r w:rsidRPr="0016733D">
              <w:rPr>
                <w:noProof/>
                <w:color w:val="auto"/>
                <w:lang w:val="id-ID"/>
              </w:rPr>
              <w:lastRenderedPageBreak/>
              <w:t xml:space="preserve">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 xml:space="preserve">Diperoleh sistem E – Learning berbasis Web yang dibuat berdasarkan hasil analisa SWOT (Strength, Weakness, </w:t>
            </w:r>
            <w:r w:rsidRPr="0016733D">
              <w:rPr>
                <w:noProof/>
                <w:color w:val="auto"/>
                <w:lang w:val="id-ID"/>
              </w:rPr>
              <w:lastRenderedPageBreak/>
              <w:t>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lastRenderedPageBreak/>
              <w:t xml:space="preserve">Sistem yang dibuat adalah sistem E – Learning berdasarkan hasil analisa </w:t>
            </w:r>
            <w:r w:rsidRPr="0016733D">
              <w:rPr>
                <w:noProof/>
                <w:color w:val="auto"/>
                <w:lang w:val="id-ID"/>
              </w:rPr>
              <w:lastRenderedPageBreak/>
              <w:t>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CE757B" w:rsidRPr="0016733D" w14:paraId="1D03B6E0" w14:textId="77777777" w:rsidTr="00236F64">
        <w:tc>
          <w:tcPr>
            <w:tcW w:w="1170" w:type="dxa"/>
          </w:tcPr>
          <w:p w14:paraId="53FD1FB9" w14:textId="58DAFCD1" w:rsidR="00CE757B" w:rsidRPr="0016733D" w:rsidRDefault="00CE757B" w:rsidP="00B13FF2">
            <w:pPr>
              <w:pStyle w:val="Default"/>
              <w:spacing w:line="360" w:lineRule="auto"/>
              <w:ind w:right="-108"/>
              <w:jc w:val="center"/>
              <w:rPr>
                <w:noProof/>
                <w:color w:val="auto"/>
                <w:lang w:val="id-ID"/>
              </w:rPr>
            </w:pPr>
          </w:p>
          <w:p w14:paraId="7429BA67" w14:textId="77777777" w:rsidR="00795CFC" w:rsidRPr="0016733D"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Pr="0016733D" w:rsidRDefault="00795CFC" w:rsidP="00B13FF2">
            <w:pPr>
              <w:pStyle w:val="Default"/>
              <w:spacing w:line="360" w:lineRule="auto"/>
              <w:ind w:right="-108"/>
              <w:jc w:val="center"/>
              <w:rPr>
                <w:noProof/>
                <w:color w:val="auto"/>
                <w:lang w:val="id-ID"/>
              </w:rPr>
            </w:pPr>
          </w:p>
          <w:p w14:paraId="3A1E2BA0" w14:textId="77777777" w:rsidR="00795CFC" w:rsidRPr="0016733D" w:rsidRDefault="00795CFC" w:rsidP="00B13FF2">
            <w:pPr>
              <w:pStyle w:val="Default"/>
              <w:spacing w:line="360" w:lineRule="auto"/>
              <w:ind w:right="-108"/>
              <w:jc w:val="center"/>
              <w:rPr>
                <w:noProof/>
                <w:color w:val="auto"/>
                <w:lang w:val="id-ID"/>
              </w:rPr>
            </w:pPr>
          </w:p>
          <w:p w14:paraId="6B1CA1DB" w14:textId="77777777" w:rsidR="00795CFC" w:rsidRPr="0016733D" w:rsidRDefault="00795CFC" w:rsidP="00B13FF2">
            <w:pPr>
              <w:pStyle w:val="Default"/>
              <w:spacing w:line="360" w:lineRule="auto"/>
              <w:ind w:right="-108"/>
              <w:jc w:val="center"/>
              <w:rPr>
                <w:noProof/>
                <w:color w:val="auto"/>
                <w:lang w:val="id-ID"/>
              </w:rPr>
            </w:pPr>
          </w:p>
          <w:p w14:paraId="23577EB9" w14:textId="77777777" w:rsidR="00795CFC" w:rsidRPr="0016733D" w:rsidRDefault="00795CFC" w:rsidP="00B13FF2">
            <w:pPr>
              <w:pStyle w:val="Default"/>
              <w:spacing w:line="360" w:lineRule="auto"/>
              <w:ind w:right="-108"/>
              <w:jc w:val="center"/>
              <w:rPr>
                <w:noProof/>
                <w:color w:val="auto"/>
                <w:lang w:val="id-ID"/>
              </w:rPr>
            </w:pPr>
          </w:p>
          <w:p w14:paraId="56D7A43B" w14:textId="77777777" w:rsidR="00795CFC" w:rsidRPr="0016733D" w:rsidRDefault="00795CFC" w:rsidP="00B13FF2">
            <w:pPr>
              <w:pStyle w:val="Default"/>
              <w:spacing w:line="360" w:lineRule="auto"/>
              <w:ind w:right="-108"/>
              <w:jc w:val="center"/>
              <w:rPr>
                <w:noProof/>
                <w:color w:val="auto"/>
                <w:lang w:val="id-ID"/>
              </w:rPr>
            </w:pPr>
          </w:p>
          <w:p w14:paraId="6B3A8DBC" w14:textId="77777777" w:rsidR="00795CFC" w:rsidRPr="0016733D" w:rsidRDefault="00795CFC" w:rsidP="00B13FF2">
            <w:pPr>
              <w:pStyle w:val="Default"/>
              <w:spacing w:line="360" w:lineRule="auto"/>
              <w:ind w:right="-108"/>
              <w:jc w:val="center"/>
              <w:rPr>
                <w:noProof/>
                <w:color w:val="auto"/>
                <w:lang w:val="id-ID"/>
              </w:rPr>
            </w:pPr>
          </w:p>
          <w:p w14:paraId="3227C2D6" w14:textId="77777777" w:rsidR="00795CFC" w:rsidRPr="0016733D" w:rsidRDefault="00795CFC" w:rsidP="00B13FF2">
            <w:pPr>
              <w:pStyle w:val="Default"/>
              <w:spacing w:line="360" w:lineRule="auto"/>
              <w:ind w:right="-108"/>
              <w:jc w:val="center"/>
              <w:rPr>
                <w:noProof/>
                <w:color w:val="auto"/>
                <w:lang w:val="id-ID"/>
              </w:rPr>
            </w:pPr>
          </w:p>
          <w:p w14:paraId="1D83056B" w14:textId="77777777" w:rsidR="00795CFC" w:rsidRPr="0016733D" w:rsidRDefault="00795CFC" w:rsidP="00B13FF2">
            <w:pPr>
              <w:pStyle w:val="Default"/>
              <w:spacing w:line="360" w:lineRule="auto"/>
              <w:ind w:right="-108"/>
              <w:jc w:val="center"/>
              <w:rPr>
                <w:noProof/>
                <w:color w:val="auto"/>
                <w:lang w:val="id-ID"/>
              </w:rPr>
            </w:pPr>
          </w:p>
          <w:p w14:paraId="5ABD3899" w14:textId="77777777" w:rsidR="00795CFC" w:rsidRPr="0016733D" w:rsidRDefault="00795CFC" w:rsidP="00B13FF2">
            <w:pPr>
              <w:pStyle w:val="Default"/>
              <w:spacing w:line="360" w:lineRule="auto"/>
              <w:ind w:right="-108"/>
              <w:jc w:val="center"/>
              <w:rPr>
                <w:noProof/>
                <w:color w:val="auto"/>
                <w:lang w:val="id-ID"/>
              </w:rPr>
            </w:pPr>
          </w:p>
          <w:p w14:paraId="7F97E384" w14:textId="77777777" w:rsidR="00795CFC" w:rsidRPr="0016733D" w:rsidRDefault="00795CFC" w:rsidP="00B13FF2">
            <w:pPr>
              <w:pStyle w:val="Default"/>
              <w:spacing w:line="360" w:lineRule="auto"/>
              <w:ind w:right="-108"/>
              <w:jc w:val="center"/>
              <w:rPr>
                <w:noProof/>
                <w:color w:val="auto"/>
                <w:lang w:val="id-ID"/>
              </w:rPr>
            </w:pPr>
          </w:p>
          <w:p w14:paraId="7F982950" w14:textId="77777777" w:rsidR="00795CFC" w:rsidRPr="0016733D" w:rsidRDefault="00795CFC" w:rsidP="00B13FF2">
            <w:pPr>
              <w:pStyle w:val="Default"/>
              <w:spacing w:line="360" w:lineRule="auto"/>
              <w:ind w:right="-108"/>
              <w:jc w:val="center"/>
              <w:rPr>
                <w:noProof/>
                <w:color w:val="auto"/>
                <w:lang w:val="id-ID"/>
              </w:rPr>
            </w:pPr>
          </w:p>
          <w:p w14:paraId="4684303F" w14:textId="77777777" w:rsidR="00795CFC" w:rsidRPr="0016733D" w:rsidRDefault="00795CFC" w:rsidP="00B13FF2">
            <w:pPr>
              <w:pStyle w:val="Default"/>
              <w:spacing w:line="360" w:lineRule="auto"/>
              <w:ind w:right="-108"/>
              <w:jc w:val="center"/>
              <w:rPr>
                <w:noProof/>
                <w:color w:val="auto"/>
                <w:lang w:val="id-ID"/>
              </w:rPr>
            </w:pPr>
          </w:p>
          <w:p w14:paraId="2F0E918F" w14:textId="0B75EFFB" w:rsidR="00795CFC" w:rsidRPr="0016733D"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16733D" w:rsidRDefault="007C3F13" w:rsidP="00B13FF2">
            <w:pPr>
              <w:pStyle w:val="Default"/>
              <w:spacing w:line="360" w:lineRule="auto"/>
              <w:ind w:right="-47"/>
              <w:jc w:val="both"/>
              <w:rPr>
                <w:noProof/>
                <w:color w:val="auto"/>
                <w:lang w:val="id-ID"/>
              </w:rPr>
            </w:pPr>
            <w:r w:rsidRPr="0016733D">
              <w:rPr>
                <w:noProof/>
                <w:color w:val="auto"/>
                <w:lang w:val="id-ID"/>
              </w:rPr>
              <w:t>Viska Mutiawani, Juwita</w:t>
            </w:r>
          </w:p>
        </w:tc>
        <w:tc>
          <w:tcPr>
            <w:tcW w:w="1856" w:type="dxa"/>
          </w:tcPr>
          <w:p w14:paraId="55BF7795" w14:textId="34640405" w:rsidR="00CE757B" w:rsidRPr="0016733D" w:rsidRDefault="007C3F13" w:rsidP="00B13FF2">
            <w:pPr>
              <w:pStyle w:val="Default"/>
              <w:spacing w:line="360" w:lineRule="auto"/>
              <w:ind w:right="-47"/>
              <w:jc w:val="both"/>
              <w:rPr>
                <w:noProof/>
                <w:color w:val="auto"/>
                <w:lang w:val="id-ID"/>
              </w:rPr>
            </w:pPr>
            <w:r w:rsidRPr="0016733D">
              <w:rPr>
                <w:noProof/>
                <w:color w:val="auto"/>
                <w:lang w:val="id-ID"/>
              </w:rPr>
              <w:t>Developing e – learning Application Spesifically Designed For Learning Introductory Programming</w:t>
            </w:r>
          </w:p>
        </w:tc>
        <w:tc>
          <w:tcPr>
            <w:tcW w:w="720" w:type="dxa"/>
          </w:tcPr>
          <w:p w14:paraId="2D5B8358" w14:textId="020892F1"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A66ACB" w:rsidRPr="0016733D">
              <w:rPr>
                <w:noProof/>
                <w:color w:val="auto"/>
                <w:lang w:val="id-ID"/>
              </w:rPr>
              <w:t>4</w:t>
            </w:r>
          </w:p>
        </w:tc>
        <w:tc>
          <w:tcPr>
            <w:tcW w:w="1548" w:type="dxa"/>
          </w:tcPr>
          <w:p w14:paraId="2ACA963F"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38F2A91B" w14:textId="1D5A0349" w:rsidR="00CE757B" w:rsidRPr="0016733D" w:rsidRDefault="00D20DFA" w:rsidP="00B13FF2">
            <w:pPr>
              <w:pStyle w:val="Default"/>
              <w:spacing w:line="360" w:lineRule="auto"/>
              <w:ind w:right="-47"/>
              <w:jc w:val="both"/>
              <w:rPr>
                <w:noProof/>
                <w:color w:val="auto"/>
                <w:lang w:val="id-ID"/>
              </w:rPr>
            </w:pPr>
            <w:r w:rsidRPr="0016733D">
              <w:rPr>
                <w:noProof/>
                <w:color w:val="auto"/>
                <w:lang w:val="id-ID"/>
              </w:rPr>
              <w:t>Waterfall</w:t>
            </w:r>
          </w:p>
          <w:p w14:paraId="504E4FD1" w14:textId="77777777" w:rsidR="00CE757B" w:rsidRPr="0016733D" w:rsidRDefault="00CE757B" w:rsidP="00B13FF2">
            <w:pPr>
              <w:pStyle w:val="Default"/>
              <w:spacing w:line="360" w:lineRule="auto"/>
              <w:ind w:right="-47"/>
              <w:jc w:val="both"/>
              <w:rPr>
                <w:noProof/>
                <w:color w:val="auto"/>
                <w:lang w:val="id-ID"/>
              </w:rPr>
            </w:pPr>
          </w:p>
          <w:p w14:paraId="6758EB0D" w14:textId="77777777"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Objek:</w:t>
            </w:r>
          </w:p>
          <w:p w14:paraId="4469FED5" w14:textId="11CCCABC" w:rsidR="00CE757B" w:rsidRPr="0016733D" w:rsidRDefault="00D20DFA" w:rsidP="00B13FF2">
            <w:pPr>
              <w:pStyle w:val="Default"/>
              <w:spacing w:line="360" w:lineRule="auto"/>
              <w:ind w:right="-47"/>
              <w:jc w:val="both"/>
              <w:rPr>
                <w:noProof/>
                <w:color w:val="auto"/>
                <w:lang w:val="id-ID"/>
              </w:rPr>
            </w:pPr>
            <w:r w:rsidRPr="0016733D">
              <w:rPr>
                <w:noProof/>
                <w:color w:val="auto"/>
                <w:lang w:val="id-ID"/>
              </w:rPr>
              <w:t>APMI (Aplikasi</w:t>
            </w:r>
            <w:r w:rsidR="000D068D" w:rsidRPr="0016733D">
              <w:rPr>
                <w:noProof/>
                <w:color w:val="auto"/>
                <w:lang w:val="id-ID"/>
              </w:rPr>
              <w:t xml:space="preserve"> </w:t>
            </w:r>
            <w:r w:rsidRPr="0016733D">
              <w:rPr>
                <w:noProof/>
                <w:color w:val="auto"/>
                <w:lang w:val="id-ID"/>
              </w:rPr>
              <w:t>Multimedia</w:t>
            </w:r>
            <w:r w:rsidR="000D068D" w:rsidRPr="0016733D">
              <w:rPr>
                <w:noProof/>
                <w:color w:val="auto"/>
                <w:lang w:val="id-ID"/>
              </w:rPr>
              <w:t xml:space="preserve"> </w:t>
            </w:r>
            <w:r w:rsidRPr="0016733D">
              <w:rPr>
                <w:noProof/>
                <w:color w:val="auto"/>
                <w:lang w:val="id-ID"/>
              </w:rPr>
              <w:t>Interaktif)</w:t>
            </w:r>
          </w:p>
        </w:tc>
        <w:tc>
          <w:tcPr>
            <w:tcW w:w="4137" w:type="dxa"/>
          </w:tcPr>
          <w:p w14:paraId="316216AF" w14:textId="12041FD8" w:rsidR="00CE757B" w:rsidRPr="0016733D" w:rsidRDefault="007D3096" w:rsidP="00B13FF2">
            <w:pPr>
              <w:pStyle w:val="Default"/>
              <w:spacing w:line="360" w:lineRule="auto"/>
              <w:ind w:right="-47"/>
              <w:jc w:val="both"/>
              <w:rPr>
                <w:noProof/>
                <w:color w:val="auto"/>
                <w:lang w:val="id-ID"/>
              </w:rPr>
            </w:pPr>
            <w:r w:rsidRPr="0016733D">
              <w:rPr>
                <w:noProof/>
                <w:color w:val="auto"/>
                <w:lang w:val="id-ID"/>
              </w:rPr>
              <w:t>Diperoleh sistem e – learning yang berfokus kepada pendekatan terhadap materi yang interaktif untuk membantu pengguna dalam menyerap materi pembelajaran.</w:t>
            </w:r>
          </w:p>
        </w:tc>
        <w:tc>
          <w:tcPr>
            <w:tcW w:w="3135" w:type="dxa"/>
          </w:tcPr>
          <w:p w14:paraId="1B0D013B" w14:textId="20D85192" w:rsidR="00CE757B" w:rsidRPr="0016733D" w:rsidRDefault="009D46FF" w:rsidP="00B13FF2">
            <w:pPr>
              <w:pStyle w:val="Default"/>
              <w:spacing w:line="360" w:lineRule="auto"/>
              <w:ind w:right="-47"/>
              <w:jc w:val="both"/>
              <w:rPr>
                <w:bCs/>
                <w:noProof/>
                <w:color w:val="auto"/>
                <w:lang w:val="id-ID"/>
              </w:rPr>
            </w:pPr>
            <w:r w:rsidRPr="0016733D">
              <w:rPr>
                <w:noProof/>
                <w:color w:val="auto"/>
                <w:lang w:val="id-ID"/>
              </w:rPr>
              <w:t>Pendekatan metode belajar menggunakan pendekatan media belajar interaktif</w:t>
            </w:r>
            <w:r w:rsidR="00CE757B" w:rsidRPr="0016733D">
              <w:rPr>
                <w:bCs/>
                <w:i/>
                <w:iCs/>
                <w:noProof/>
                <w:color w:val="auto"/>
                <w:lang w:val="id-ID"/>
              </w:rPr>
              <w:t xml:space="preserve">. </w:t>
            </w:r>
            <w:r w:rsidR="00CE757B" w:rsidRPr="0016733D">
              <w:rPr>
                <w:bCs/>
                <w:noProof/>
                <w:color w:val="auto"/>
                <w:lang w:val="id-ID"/>
              </w:rPr>
              <w:t xml:space="preserve">Program menggunakan bahasa </w:t>
            </w:r>
            <w:r w:rsidR="00CE757B" w:rsidRPr="0016733D">
              <w:rPr>
                <w:noProof/>
                <w:color w:val="auto"/>
                <w:lang w:val="id-ID"/>
              </w:rPr>
              <w:t>pemrograman PHP.</w:t>
            </w:r>
          </w:p>
          <w:p w14:paraId="5CF4FD1D" w14:textId="77777777" w:rsidR="00CE757B" w:rsidRPr="0016733D" w:rsidRDefault="00CE757B" w:rsidP="00B13FF2">
            <w:pPr>
              <w:pStyle w:val="Default"/>
              <w:spacing w:line="360" w:lineRule="auto"/>
              <w:ind w:right="-47"/>
              <w:jc w:val="both"/>
              <w:rPr>
                <w:noProof/>
                <w:color w:val="auto"/>
                <w:lang w:val="id-ID"/>
              </w:rPr>
            </w:pPr>
          </w:p>
          <w:p w14:paraId="3D9F22B8" w14:textId="4036225D" w:rsidR="00CE757B" w:rsidRPr="0016733D" w:rsidRDefault="009D46FF" w:rsidP="00B13FF2">
            <w:pPr>
              <w:pStyle w:val="Default"/>
              <w:spacing w:line="360" w:lineRule="auto"/>
              <w:ind w:right="-47"/>
              <w:jc w:val="both"/>
              <w:rPr>
                <w:noProof/>
                <w:color w:val="auto"/>
                <w:lang w:val="id-ID"/>
              </w:rPr>
            </w:pPr>
            <w:r w:rsidRPr="0016733D">
              <w:rPr>
                <w:i/>
                <w:iCs/>
                <w:noProof/>
                <w:color w:val="auto"/>
                <w:lang w:val="id-ID"/>
              </w:rPr>
              <w:t xml:space="preserve">State based code editor </w:t>
            </w:r>
            <w:r w:rsidRPr="0016733D">
              <w:rPr>
                <w:noProof/>
                <w:color w:val="auto"/>
                <w:lang w:val="id-ID"/>
              </w:rPr>
              <w:t>yang akan diterapkan ke dalam sistem dapat dengan fleksibel di integrasikan keberbagai pendekatan metode pembelajaran, seperti Active Learning, Adaptive Learning maupun dengan pendekatan gamification.</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189C715D"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D47106" w:rsidRPr="00267362">
              <w:rPr>
                <w:i/>
                <w:iCs/>
                <w:noProof/>
                <w:color w:val="auto"/>
                <w:lang w:val="id-ID"/>
              </w:rPr>
              <w:t>e-</w:t>
            </w:r>
            <w:r w:rsidR="00D47106" w:rsidRPr="00267362">
              <w:rPr>
                <w:i/>
                <w:iCs/>
                <w:noProof/>
                <w:color w:val="auto"/>
                <w:lang w:val="id-ID"/>
              </w:rPr>
              <w:lastRenderedPageBreak/>
              <w:t>l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lastRenderedPageBreak/>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w:t>
            </w:r>
            <w:r w:rsidRPr="0016733D">
              <w:rPr>
                <w:noProof/>
                <w:color w:val="auto"/>
                <w:lang w:val="id-ID"/>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099F475C"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 xml:space="preserve">Metode penelitian menggunakan metode library </w:t>
            </w:r>
            <w:r w:rsidRPr="0016733D">
              <w:rPr>
                <w:noProof/>
                <w:color w:val="auto"/>
                <w:lang w:val="id-ID"/>
              </w:rPr>
              <w:lastRenderedPageBreak/>
              <w:t>research</w:t>
            </w:r>
            <w:r w:rsidR="00543E48" w:rsidRPr="0016733D">
              <w:rPr>
                <w:noProof/>
                <w:color w:val="auto"/>
                <w:lang w:val="id-ID"/>
              </w:rPr>
              <w:t xml:space="preserve"> dan objek yang diteliti adalah model </w:t>
            </w:r>
            <w:r w:rsidR="00D47106" w:rsidRPr="00267362">
              <w:rPr>
                <w:i/>
                <w:iCs/>
                <w:noProof/>
                <w:color w:val="auto"/>
                <w:lang w:val="id-ID"/>
              </w:rPr>
              <w:t>e-l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01624C36"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D47106" w:rsidRPr="00267362">
              <w:rPr>
                <w:noProof/>
                <w:color w:val="auto"/>
                <w:lang w:val="id-ID"/>
              </w:rPr>
              <w:t>e-l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Yola Aprilia Koto</w:t>
            </w:r>
          </w:p>
        </w:tc>
        <w:tc>
          <w:tcPr>
            <w:tcW w:w="1856" w:type="dxa"/>
          </w:tcPr>
          <w:p w14:paraId="67C7D2DF" w14:textId="68F451A4"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 xml:space="preserve">Analisis Kapasitas Belajar Otonom Mahasiswa Fakultas Ilmu Pendidikan Universitas </w:t>
            </w:r>
            <w:r w:rsidRPr="0016733D">
              <w:rPr>
                <w:noProof/>
                <w:color w:val="auto"/>
                <w:lang w:val="id-ID"/>
              </w:rPr>
              <w:lastRenderedPageBreak/>
              <w:t>Pahlawan Tuanku Tambusai</w:t>
            </w:r>
          </w:p>
        </w:tc>
        <w:tc>
          <w:tcPr>
            <w:tcW w:w="720" w:type="dxa"/>
          </w:tcPr>
          <w:p w14:paraId="77F1AF71" w14:textId="63E3FE5C"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2021</w:t>
            </w:r>
          </w:p>
        </w:tc>
        <w:tc>
          <w:tcPr>
            <w:tcW w:w="1548" w:type="dxa"/>
          </w:tcPr>
          <w:p w14:paraId="0DE47A9D" w14:textId="6B92E7B0" w:rsidR="00795CFC" w:rsidRPr="0016733D" w:rsidRDefault="002F1C15" w:rsidP="00B13FF2">
            <w:pPr>
              <w:pStyle w:val="Default"/>
              <w:spacing w:line="360" w:lineRule="auto"/>
              <w:ind w:right="-47"/>
              <w:rPr>
                <w:noProof/>
                <w:color w:val="auto"/>
                <w:lang w:val="id-ID"/>
              </w:rPr>
            </w:pPr>
            <w:r w:rsidRPr="0016733D">
              <w:rPr>
                <w:noProof/>
                <w:color w:val="auto"/>
                <w:lang w:val="id-ID"/>
              </w:rPr>
              <w:t xml:space="preserve">Objek : Mahasiswa Fakultas Ilmu Pendidikan Universitas Pahlawan </w:t>
            </w:r>
            <w:r w:rsidRPr="0016733D">
              <w:rPr>
                <w:noProof/>
                <w:color w:val="auto"/>
                <w:lang w:val="id-ID"/>
              </w:rPr>
              <w:lastRenderedPageBreak/>
              <w:t>Tuanku Ambusai</w:t>
            </w:r>
          </w:p>
        </w:tc>
        <w:tc>
          <w:tcPr>
            <w:tcW w:w="4137" w:type="dxa"/>
          </w:tcPr>
          <w:p w14:paraId="1140968E" w14:textId="4C1EA9A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sidRPr="0016733D">
              <w:rPr>
                <w:noProof/>
                <w:color w:val="auto"/>
                <w:lang w:val="id-ID"/>
              </w:rPr>
              <w:lastRenderedPageBreak/>
              <w:t>juga mampu mengembangkan kemampuan mandirinya.</w:t>
            </w:r>
          </w:p>
        </w:tc>
        <w:tc>
          <w:tcPr>
            <w:tcW w:w="3135" w:type="dxa"/>
          </w:tcPr>
          <w:p w14:paraId="555500AB" w14:textId="7777777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lastRenderedPageBreak/>
              <w:t>Objek penelitian adalah Mahasiswa Fakultas Ilmu Pendidikan Universitas Pahlawan Tuanku Ambusai yang menggunakan metode pembelajaran daring yang disediakan oleh universitas.</w:t>
            </w:r>
          </w:p>
          <w:p w14:paraId="6DA83201" w14:textId="77777777" w:rsidR="00861FF7" w:rsidRPr="0016733D" w:rsidRDefault="00861FF7" w:rsidP="00B13FF2">
            <w:pPr>
              <w:pStyle w:val="Default"/>
              <w:spacing w:line="360" w:lineRule="auto"/>
              <w:ind w:right="-47"/>
              <w:jc w:val="both"/>
              <w:rPr>
                <w:noProof/>
                <w:color w:val="auto"/>
                <w:lang w:val="id-ID"/>
              </w:rPr>
            </w:pPr>
          </w:p>
          <w:p w14:paraId="75DC7DEE" w14:textId="65ECBFAA" w:rsidR="00861FF7" w:rsidRPr="0016733D" w:rsidRDefault="00861FF7" w:rsidP="00B13FF2">
            <w:pPr>
              <w:pStyle w:val="Default"/>
              <w:spacing w:line="360" w:lineRule="auto"/>
              <w:ind w:right="-47"/>
              <w:jc w:val="both"/>
              <w:rPr>
                <w:noProof/>
                <w:color w:val="auto"/>
                <w:lang w:val="id-ID"/>
              </w:rPr>
            </w:pPr>
            <w:r w:rsidRPr="0016733D">
              <w:rPr>
                <w:noProof/>
                <w:color w:val="auto"/>
                <w:lang w:val="id-ID"/>
              </w:rPr>
              <w:t xml:space="preserve">Objek Penelitian penulis adalah pengguna yang terdaftar pada sistem </w:t>
            </w:r>
            <w:r w:rsidR="00D47106" w:rsidRPr="00267362">
              <w:rPr>
                <w:i/>
                <w:iCs/>
                <w:noProof/>
                <w:color w:val="auto"/>
                <w:lang w:val="id-ID"/>
              </w:rPr>
              <w:t>e-learning</w:t>
            </w:r>
            <w:r w:rsidRPr="0016733D">
              <w:rPr>
                <w:noProof/>
                <w:color w:val="auto"/>
                <w:lang w:val="id-ID"/>
              </w:rPr>
              <w:t xml:space="preserve"> yang akan dibuat nantinya.</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AA365EC"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 xml:space="preserve">editor berbasis web untuk membantu dalam pengajaran tentang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membuat diagram transisi 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AA9DD51"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D47106" w:rsidRPr="00267362">
              <w:rPr>
                <w:i/>
                <w:iCs/>
                <w:noProof/>
                <w:color w:val="auto"/>
                <w:lang w:val="id-ID"/>
              </w:rPr>
              <w:t>e-l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w:t>
            </w:r>
            <w:r w:rsidRPr="0016733D">
              <w:rPr>
                <w:noProof/>
                <w:color w:val="auto"/>
                <w:lang w:val="id-ID"/>
              </w:rPr>
              <w:lastRenderedPageBreak/>
              <w:t xml:space="preserve">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16733D" w:rsidRDefault="00BE7EE4" w:rsidP="00B13FF2">
            <w:pPr>
              <w:jc w:val="center"/>
              <w:rPr>
                <w:rFonts w:cs="Times New Roman"/>
                <w:noProof/>
              </w:rPr>
            </w:pPr>
            <w:r w:rsidRPr="0016733D">
              <w:rPr>
                <w:rFonts w:cs="Times New Roman"/>
                <w:noProof/>
              </w:rPr>
              <w:t>Nov</w:t>
            </w:r>
            <w:r w:rsidR="00CE757B" w:rsidRPr="0016733D">
              <w:rPr>
                <w:rFonts w:cs="Times New Roman"/>
                <w:noProof/>
              </w:rPr>
              <w:t xml:space="preserve"> 202</w:t>
            </w:r>
            <w:r w:rsidR="0067754B" w:rsidRPr="0016733D">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16733D" w:rsidRDefault="00BE7EE4" w:rsidP="00B13FF2">
            <w:pPr>
              <w:jc w:val="center"/>
              <w:rPr>
                <w:rFonts w:cs="Times New Roman"/>
                <w:noProof/>
              </w:rPr>
            </w:pPr>
            <w:r w:rsidRPr="0016733D">
              <w:rPr>
                <w:rFonts w:cs="Times New Roman"/>
                <w:noProof/>
              </w:rPr>
              <w:t>Des</w:t>
            </w:r>
            <w:r w:rsidR="00CE757B" w:rsidRPr="0016733D">
              <w:rPr>
                <w:rFonts w:cs="Times New Roman"/>
                <w:noProof/>
              </w:rPr>
              <w:t xml:space="preserve"> 202</w:t>
            </w:r>
            <w:r w:rsidR="0067754B" w:rsidRPr="0016733D">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16733D" w:rsidRDefault="00BE7EE4" w:rsidP="00B13FF2">
            <w:pPr>
              <w:jc w:val="center"/>
              <w:rPr>
                <w:rFonts w:cs="Times New Roman"/>
                <w:noProof/>
              </w:rPr>
            </w:pPr>
            <w:r w:rsidRPr="0016733D">
              <w:rPr>
                <w:rFonts w:cs="Times New Roman"/>
                <w:noProof/>
              </w:rPr>
              <w:t>Jan</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16733D" w:rsidRDefault="00BE7EE4" w:rsidP="00B13FF2">
            <w:pPr>
              <w:jc w:val="center"/>
              <w:rPr>
                <w:rFonts w:cs="Times New Roman"/>
                <w:noProof/>
              </w:rPr>
            </w:pPr>
            <w:r w:rsidRPr="0016733D">
              <w:rPr>
                <w:rFonts w:cs="Times New Roman"/>
                <w:noProof/>
              </w:rPr>
              <w:t>Feb</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16733D" w:rsidRDefault="00CE757B" w:rsidP="00B13FF2">
            <w:pPr>
              <w:jc w:val="center"/>
              <w:rPr>
                <w:rFonts w:cs="Times New Roman"/>
                <w:noProof/>
              </w:rPr>
            </w:pPr>
            <w:r w:rsidRPr="0016733D">
              <w:rPr>
                <w:rFonts w:cs="Times New Roman"/>
                <w:noProof/>
              </w:rPr>
              <w:t>M</w:t>
            </w:r>
            <w:r w:rsidR="00BE7EE4" w:rsidRPr="0016733D">
              <w:rPr>
                <w:rFonts w:cs="Times New Roman"/>
                <w:noProof/>
              </w:rPr>
              <w:t>ar</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16733D" w:rsidRDefault="00BE7EE4" w:rsidP="00B13FF2">
            <w:pPr>
              <w:jc w:val="center"/>
              <w:rPr>
                <w:rFonts w:cs="Times New Roman"/>
                <w:noProof/>
              </w:rPr>
            </w:pPr>
            <w:r w:rsidRPr="0016733D">
              <w:rPr>
                <w:rFonts w:cs="Times New Roman"/>
                <w:noProof/>
              </w:rPr>
              <w:t>April</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451C28D6" w14:textId="64B66BDF" w:rsidR="00F15426" w:rsidRPr="0016733D" w:rsidRDefault="00F15426" w:rsidP="00B13FF2">
      <w:pPr>
        <w:pStyle w:val="ListParagraph"/>
        <w:ind w:left="360"/>
        <w:jc w:val="left"/>
        <w:rPr>
          <w:rFonts w:eastAsia="Times New Roman" w:cs="Times New Roman"/>
          <w:szCs w:val="24"/>
          <w:lang w:eastAsia="ja-JP"/>
        </w:rPr>
      </w:pPr>
      <w:r w:rsidRPr="0016733D">
        <w:rPr>
          <w:rFonts w:eastAsia="Times New Roman" w:cs="Times New Roman"/>
          <w:szCs w:val="24"/>
          <w:lang w:eastAsia="ja-JP"/>
        </w:rPr>
        <w:t xml:space="preserve">McAlpine, I., &amp; Allen, B. (2007). Designing for active learning online with learning design templates. </w:t>
      </w:r>
      <w:r w:rsidRPr="0016733D">
        <w:rPr>
          <w:rFonts w:eastAsia="Times New Roman" w:cs="Times New Roman"/>
          <w:i/>
          <w:iCs/>
          <w:szCs w:val="24"/>
          <w:lang w:eastAsia="ja-JP"/>
        </w:rPr>
        <w:t>ASCILITE 2007 - The Australasian Society for Computers in Learning in Tertiary Education</w:t>
      </w:r>
      <w:r w:rsidRPr="0016733D">
        <w:rPr>
          <w:rFonts w:eastAsia="Times New Roman" w:cs="Times New Roman"/>
          <w:szCs w:val="24"/>
          <w:lang w:eastAsia="ja-JP"/>
        </w:rPr>
        <w:t>.</w:t>
      </w:r>
    </w:p>
    <w:p w14:paraId="45554605" w14:textId="77777777" w:rsidR="00DC3A77" w:rsidRPr="0016733D" w:rsidRDefault="00DC3A77" w:rsidP="00B13FF2">
      <w:pPr>
        <w:pStyle w:val="ListParagraph"/>
        <w:ind w:left="360"/>
        <w:jc w:val="left"/>
        <w:rPr>
          <w:rFonts w:eastAsia="Times New Roman" w:cs="Times New Roman"/>
          <w:szCs w:val="24"/>
          <w:lang w:eastAsia="ja-JP"/>
        </w:rPr>
      </w:pPr>
    </w:p>
    <w:p w14:paraId="40E926F6" w14:textId="45095F58"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Boud, D., &amp; Feletti, G. I. (2013). The challenge of problem-based learning. In </w:t>
      </w:r>
      <w:r w:rsidRPr="0016733D">
        <w:rPr>
          <w:rFonts w:eastAsia="Times New Roman" w:cs="Times New Roman"/>
          <w:i/>
          <w:iCs/>
          <w:szCs w:val="24"/>
          <w:lang w:eastAsia="ja-JP"/>
        </w:rPr>
        <w:t>The Challenge of Problem-based Learning</w:t>
      </w:r>
      <w:r w:rsidRPr="0016733D">
        <w:rPr>
          <w:rFonts w:eastAsia="Times New Roman" w:cs="Times New Roman"/>
          <w:szCs w:val="24"/>
          <w:lang w:eastAsia="ja-JP"/>
        </w:rPr>
        <w:t xml:space="preserve">. </w:t>
      </w:r>
      <w:hyperlink r:id="rId19" w:history="1">
        <w:r w:rsidRPr="0016733D">
          <w:rPr>
            <w:rStyle w:val="Hyperlink"/>
            <w:rFonts w:eastAsia="Times New Roman" w:cs="Times New Roman"/>
            <w:szCs w:val="24"/>
            <w:lang w:eastAsia="ja-JP"/>
          </w:rPr>
          <w:t>https://doi.org/10.4324/9781315042039</w:t>
        </w:r>
      </w:hyperlink>
    </w:p>
    <w:p w14:paraId="1038432F" w14:textId="78559BFF" w:rsidR="00DC3A77" w:rsidRPr="0016733D" w:rsidRDefault="00DC3A77" w:rsidP="00B13FF2">
      <w:pPr>
        <w:spacing w:after="0"/>
        <w:jc w:val="left"/>
        <w:rPr>
          <w:rFonts w:eastAsia="Times New Roman" w:cs="Times New Roman"/>
          <w:szCs w:val="24"/>
          <w:lang w:eastAsia="ja-JP"/>
        </w:rPr>
      </w:pPr>
    </w:p>
    <w:p w14:paraId="6D5946E9" w14:textId="77777777"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Dalziel, J. (2007). Implementing learning design : the Learning Activity Management System (LAMS). </w:t>
      </w:r>
      <w:r w:rsidRPr="0016733D">
        <w:rPr>
          <w:rFonts w:eastAsia="Times New Roman" w:cs="Times New Roman"/>
          <w:i/>
          <w:iCs/>
          <w:szCs w:val="24"/>
          <w:lang w:eastAsia="ja-JP"/>
        </w:rPr>
        <w:t>Downar</w:t>
      </w:r>
      <w:r w:rsidRPr="0016733D">
        <w:rPr>
          <w:rFonts w:eastAsia="Times New Roman" w:cs="Times New Roman"/>
          <w:szCs w:val="24"/>
          <w:lang w:eastAsia="ja-JP"/>
        </w:rPr>
        <w:t>.</w:t>
      </w:r>
    </w:p>
    <w:p w14:paraId="074E7030" w14:textId="77777777" w:rsidR="00DC3A77" w:rsidRPr="0016733D" w:rsidRDefault="00DC3A77" w:rsidP="00B13FF2">
      <w:pPr>
        <w:spacing w:after="0"/>
        <w:jc w:val="left"/>
        <w:rPr>
          <w:rFonts w:eastAsia="Times New Roman" w:cs="Times New Roman"/>
          <w:szCs w:val="24"/>
          <w:lang w:eastAsia="ja-JP"/>
        </w:rPr>
      </w:pPr>
    </w:p>
    <w:p w14:paraId="31DCFEDD" w14:textId="346E9ABE"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melo-Silver, C. (2004). Problem Based Learning: What and How Do Students Learn? Educational Psychology Review. </w:t>
      </w:r>
      <w:r w:rsidRPr="0016733D">
        <w:rPr>
          <w:rFonts w:eastAsia="Times New Roman" w:cs="Times New Roman"/>
          <w:i/>
          <w:iCs/>
          <w:szCs w:val="24"/>
          <w:lang w:eastAsia="ja-JP"/>
        </w:rPr>
        <w:t>Educational Psychology Review. Springer</w:t>
      </w:r>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12333C79" w14:textId="77777777" w:rsidR="00DC3A77" w:rsidRPr="0016733D" w:rsidRDefault="00DC3A77" w:rsidP="00B13FF2">
      <w:pPr>
        <w:spacing w:after="0"/>
        <w:jc w:val="left"/>
        <w:rPr>
          <w:rFonts w:eastAsia="Times New Roman" w:cs="Times New Roman"/>
          <w:szCs w:val="24"/>
          <w:lang w:eastAsia="ja-JP"/>
        </w:rPr>
      </w:pPr>
    </w:p>
    <w:p w14:paraId="04D07A13" w14:textId="5DF5E39C"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Jonassen, D. H., &amp; Rohrer-Murphy, L. (1999). Activity theory as a framework for designing constructivist learning environments. </w:t>
      </w:r>
      <w:r w:rsidRPr="0016733D">
        <w:rPr>
          <w:rFonts w:eastAsia="Times New Roman" w:cs="Times New Roman"/>
          <w:i/>
          <w:iCs/>
          <w:szCs w:val="24"/>
          <w:lang w:eastAsia="ja-JP"/>
        </w:rPr>
        <w:t>Educational Technology Research and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20" w:history="1">
        <w:r w:rsidR="00213B84" w:rsidRPr="0016733D">
          <w:rPr>
            <w:rStyle w:val="Hyperlink"/>
            <w:rFonts w:eastAsia="Times New Roman" w:cs="Times New Roman"/>
            <w:szCs w:val="24"/>
            <w:lang w:eastAsia="ja-JP"/>
          </w:rPr>
          <w:t>https://doi.org/10.1007/BF02299477</w:t>
        </w:r>
      </w:hyperlink>
    </w:p>
    <w:p w14:paraId="51F03CAE" w14:textId="77777777" w:rsidR="00213B84" w:rsidRPr="0016733D" w:rsidRDefault="00213B84" w:rsidP="00B13FF2">
      <w:pPr>
        <w:spacing w:after="0"/>
        <w:jc w:val="left"/>
        <w:rPr>
          <w:rFonts w:eastAsia="Times New Roman" w:cs="Times New Roman"/>
          <w:szCs w:val="24"/>
          <w:lang w:eastAsia="ja-JP"/>
        </w:rPr>
      </w:pPr>
    </w:p>
    <w:p w14:paraId="0A6A5CB0" w14:textId="0D64B7AD"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Jonassen, D., Mayes, T., &amp; McAleese, R. (1993). A Manifesto for a Constructivist Approach to Uses of Technology in Higher Education. In </w:t>
      </w:r>
      <w:r w:rsidRPr="0016733D">
        <w:rPr>
          <w:rFonts w:eastAsia="Times New Roman" w:cs="Times New Roman"/>
          <w:i/>
          <w:iCs/>
          <w:szCs w:val="24"/>
          <w:lang w:eastAsia="ja-JP"/>
        </w:rPr>
        <w:t>Designing Environments for Constructive Learning</w:t>
      </w:r>
      <w:r w:rsidRPr="0016733D">
        <w:rPr>
          <w:rFonts w:eastAsia="Times New Roman" w:cs="Times New Roman"/>
          <w:szCs w:val="24"/>
          <w:lang w:eastAsia="ja-JP"/>
        </w:rPr>
        <w:t xml:space="preserve">. </w:t>
      </w:r>
      <w:hyperlink r:id="rId21" w:history="1">
        <w:r w:rsidRPr="0016733D">
          <w:rPr>
            <w:rStyle w:val="Hyperlink"/>
            <w:rFonts w:eastAsia="Times New Roman" w:cs="Times New Roman"/>
            <w:szCs w:val="24"/>
            <w:lang w:eastAsia="ja-JP"/>
          </w:rPr>
          <w:t>https://doi.org/10.1007/978-3-642-78069-1_12</w:t>
        </w:r>
      </w:hyperlink>
    </w:p>
    <w:p w14:paraId="3C7C31FB" w14:textId="77777777" w:rsidR="00213B84" w:rsidRPr="0016733D" w:rsidRDefault="00213B84" w:rsidP="00B13FF2">
      <w:pPr>
        <w:spacing w:after="0"/>
        <w:jc w:val="left"/>
        <w:rPr>
          <w:rFonts w:eastAsia="Times New Roman" w:cs="Times New Roman"/>
          <w:szCs w:val="24"/>
          <w:lang w:eastAsia="ja-JP"/>
        </w:rPr>
      </w:pPr>
    </w:p>
    <w:p w14:paraId="4E7FB493" w14:textId="54DE8202"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Seeking best practice in online learning: Flexible Learning Toolboxes in the Australian VET sector. </w:t>
      </w:r>
      <w:r w:rsidRPr="0016733D">
        <w:rPr>
          <w:rFonts w:eastAsia="Times New Roman" w:cs="Times New Roman"/>
          <w:i/>
          <w:iCs/>
          <w:szCs w:val="24"/>
          <w:lang w:eastAsia="ja-JP"/>
        </w:rPr>
        <w:t>Australasian Journal of Educational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22" w:history="1">
        <w:r w:rsidR="002069EB" w:rsidRPr="0016733D">
          <w:rPr>
            <w:rStyle w:val="Hyperlink"/>
            <w:rFonts w:eastAsia="Times New Roman" w:cs="Times New Roman"/>
            <w:szCs w:val="24"/>
            <w:lang w:eastAsia="ja-JP"/>
          </w:rPr>
          <w:t>https://doi.org/10.14742/ajet.1791</w:t>
        </w:r>
      </w:hyperlink>
    </w:p>
    <w:p w14:paraId="1D8EF30D" w14:textId="77777777" w:rsidR="002069EB" w:rsidRPr="0016733D" w:rsidRDefault="002069EB" w:rsidP="00B13FF2">
      <w:pPr>
        <w:spacing w:after="0"/>
        <w:jc w:val="left"/>
        <w:rPr>
          <w:rFonts w:eastAsia="Times New Roman" w:cs="Times New Roman"/>
          <w:szCs w:val="24"/>
          <w:lang w:eastAsia="ja-JP"/>
        </w:rPr>
      </w:pPr>
    </w:p>
    <w:p w14:paraId="71B92A45" w14:textId="3688180D"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Asmawi, Syafei, &amp; Yamin, M. (2019). Pendidikan Berbasis Teknologi Informasi Dan Komunikasi. </w:t>
      </w:r>
      <w:r w:rsidRPr="0016733D">
        <w:rPr>
          <w:rFonts w:eastAsia="Times New Roman" w:cs="Times New Roman"/>
          <w:i/>
          <w:iCs/>
          <w:szCs w:val="24"/>
          <w:lang w:eastAsia="ja-JP"/>
        </w:rPr>
        <w:t>Prosiding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1E0F6D1D" w14:textId="50D9A276" w:rsidR="00213B84" w:rsidRPr="0016733D" w:rsidRDefault="00213B84" w:rsidP="00B13FF2">
      <w:pPr>
        <w:spacing w:after="0"/>
        <w:jc w:val="left"/>
        <w:rPr>
          <w:rFonts w:eastAsia="Times New Roman" w:cs="Times New Roman"/>
          <w:szCs w:val="24"/>
          <w:lang w:eastAsia="ja-JP"/>
        </w:rPr>
      </w:pPr>
    </w:p>
    <w:p w14:paraId="0977858C" w14:textId="397479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Keefetif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3" w:history="1">
        <w:r w:rsidR="002069EB" w:rsidRPr="0016733D">
          <w:rPr>
            <w:rStyle w:val="Hyperlink"/>
            <w:rFonts w:eastAsia="Times New Roman" w:cs="Times New Roman"/>
            <w:szCs w:val="24"/>
            <w:lang w:eastAsia="ja-JP"/>
          </w:rPr>
          <w:t>https://doi.org/10.21831/jpv.v3i1.1584</w:t>
        </w:r>
      </w:hyperlink>
    </w:p>
    <w:p w14:paraId="4029D096" w14:textId="77777777" w:rsidR="002069EB" w:rsidRPr="0016733D" w:rsidRDefault="002069EB" w:rsidP="00B13FF2">
      <w:pPr>
        <w:spacing w:after="0"/>
        <w:jc w:val="left"/>
        <w:rPr>
          <w:rFonts w:eastAsia="Times New Roman" w:cs="Times New Roman"/>
          <w:szCs w:val="24"/>
          <w:lang w:eastAsia="ja-JP"/>
        </w:rPr>
      </w:pPr>
    </w:p>
    <w:p w14:paraId="66D73BE4" w14:textId="31A88268" w:rsidR="009742F3"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4" w:history="1">
        <w:r w:rsidR="002069EB" w:rsidRPr="0016733D">
          <w:rPr>
            <w:rStyle w:val="Hyperlink"/>
            <w:rFonts w:eastAsia="Times New Roman" w:cs="Times New Roman"/>
            <w:szCs w:val="24"/>
            <w:lang w:eastAsia="ja-JP"/>
          </w:rPr>
          <w:t>https://doi.org/10.35671/telematika.v9i1.413</w:t>
        </w:r>
      </w:hyperlink>
    </w:p>
    <w:p w14:paraId="1867B4C1" w14:textId="77777777" w:rsidR="00F23FB9" w:rsidRPr="0016733D" w:rsidRDefault="00F23FB9" w:rsidP="00B13FF2">
      <w:pPr>
        <w:spacing w:after="0"/>
        <w:jc w:val="left"/>
        <w:rPr>
          <w:rFonts w:eastAsia="Times New Roman" w:cs="Times New Roman"/>
          <w:szCs w:val="24"/>
          <w:lang w:eastAsia="ja-JP"/>
        </w:rPr>
      </w:pPr>
    </w:p>
    <w:p w14:paraId="1174A330" w14:textId="0FFEAD27"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Jurnal Saintech</w:t>
      </w:r>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5DC61B4A" w14:textId="77777777" w:rsidR="007B3A59" w:rsidRPr="0016733D" w:rsidRDefault="007B3A59" w:rsidP="00B13FF2">
      <w:pPr>
        <w:spacing w:after="0"/>
        <w:jc w:val="left"/>
        <w:rPr>
          <w:rFonts w:eastAsia="Times New Roman" w:cs="Times New Roman"/>
          <w:szCs w:val="24"/>
          <w:lang w:eastAsia="ja-JP"/>
        </w:rPr>
      </w:pPr>
    </w:p>
    <w:p w14:paraId="4820E587" w14:textId="5A9A2F72" w:rsidR="00BB480B"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Mutia, I., &amp; Leonard. (2015). Kajian Penerap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Faktor Exacta</w:t>
      </w:r>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16C8B562" w14:textId="77777777" w:rsidR="007B3A59" w:rsidRPr="0016733D" w:rsidRDefault="007B3A59" w:rsidP="00B13FF2">
      <w:pPr>
        <w:spacing w:after="0"/>
        <w:jc w:val="left"/>
        <w:rPr>
          <w:rFonts w:eastAsia="Times New Roman" w:cs="Times New Roman"/>
          <w:szCs w:val="24"/>
          <w:lang w:eastAsia="ja-JP"/>
        </w:rPr>
      </w:pPr>
    </w:p>
    <w:p w14:paraId="0E3F022D" w14:textId="427AC59A"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php &amp; MySQL.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7AFB6FF2" w14:textId="77777777" w:rsidR="007B3A59" w:rsidRPr="0016733D" w:rsidRDefault="007B3A59" w:rsidP="00B13FF2">
      <w:pPr>
        <w:spacing w:after="0"/>
        <w:jc w:val="left"/>
        <w:rPr>
          <w:rFonts w:eastAsia="Times New Roman" w:cs="Times New Roman"/>
          <w:szCs w:val="24"/>
          <w:lang w:eastAsia="ja-JP"/>
        </w:rPr>
      </w:pPr>
    </w:p>
    <w:p w14:paraId="44BE1A23" w14:textId="701E5749"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Abdi SisteMatika.</w:t>
      </w:r>
    </w:p>
    <w:p w14:paraId="5707850D" w14:textId="77777777" w:rsidR="007B3A59" w:rsidRPr="0016733D" w:rsidRDefault="007B3A59" w:rsidP="00B13FF2">
      <w:pPr>
        <w:spacing w:after="0"/>
        <w:jc w:val="left"/>
        <w:rPr>
          <w:rFonts w:eastAsia="Times New Roman" w:cs="Times New Roman"/>
          <w:szCs w:val="24"/>
          <w:lang w:eastAsia="ja-JP"/>
        </w:rPr>
      </w:pPr>
    </w:p>
    <w:p w14:paraId="0A944161" w14:textId="29458891" w:rsidR="00A83FAE"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6B94FAB7" w14:textId="77777777" w:rsidR="007B3A59" w:rsidRPr="0016733D" w:rsidRDefault="007B3A59" w:rsidP="00B13FF2">
      <w:pPr>
        <w:spacing w:after="0"/>
        <w:jc w:val="left"/>
        <w:rPr>
          <w:rFonts w:eastAsia="Times New Roman" w:cs="Times New Roman"/>
          <w:szCs w:val="24"/>
          <w:lang w:eastAsia="ja-JP"/>
        </w:rPr>
      </w:pPr>
    </w:p>
    <w:p w14:paraId="48FC382F" w14:textId="41246690"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r w:rsidRPr="0016733D">
        <w:rPr>
          <w:rFonts w:eastAsia="Times New Roman" w:cs="Times New Roman"/>
          <w:i/>
          <w:iCs/>
          <w:szCs w:val="24"/>
          <w:lang w:eastAsia="ja-JP"/>
        </w:rPr>
        <w:t>Gava Media</w:t>
      </w:r>
      <w:r w:rsidRPr="0016733D">
        <w:rPr>
          <w:rFonts w:eastAsia="Times New Roman" w:cs="Times New Roman"/>
          <w:szCs w:val="24"/>
          <w:lang w:eastAsia="ja-JP"/>
        </w:rPr>
        <w:t>.</w:t>
      </w:r>
    </w:p>
    <w:p w14:paraId="2C7F776F" w14:textId="77777777" w:rsidR="00327B88" w:rsidRPr="0016733D" w:rsidRDefault="00327B88" w:rsidP="00B13FF2">
      <w:pPr>
        <w:spacing w:after="0"/>
        <w:jc w:val="left"/>
        <w:rPr>
          <w:rFonts w:eastAsia="Times New Roman" w:cs="Times New Roman"/>
          <w:szCs w:val="24"/>
          <w:lang w:eastAsia="ja-JP"/>
        </w:rPr>
      </w:pPr>
    </w:p>
    <w:p w14:paraId="01E91213" w14:textId="147E9E5E"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Churcher, C. (2007). Beginning database design. In </w:t>
      </w:r>
      <w:r w:rsidRPr="0016733D">
        <w:rPr>
          <w:rFonts w:eastAsia="Times New Roman" w:cs="Times New Roman"/>
          <w:i/>
          <w:iCs/>
          <w:szCs w:val="24"/>
          <w:lang w:eastAsia="ja-JP"/>
        </w:rPr>
        <w:t>Beginning Database Design</w:t>
      </w:r>
      <w:r w:rsidRPr="0016733D">
        <w:rPr>
          <w:rFonts w:eastAsia="Times New Roman" w:cs="Times New Roman"/>
          <w:szCs w:val="24"/>
          <w:lang w:eastAsia="ja-JP"/>
        </w:rPr>
        <w:t xml:space="preserve">. </w:t>
      </w:r>
      <w:hyperlink r:id="rId25" w:history="1">
        <w:r w:rsidRPr="0016733D">
          <w:rPr>
            <w:rStyle w:val="Hyperlink"/>
            <w:rFonts w:eastAsia="Times New Roman" w:cs="Times New Roman"/>
            <w:szCs w:val="24"/>
            <w:lang w:eastAsia="ja-JP"/>
          </w:rPr>
          <w:t>https://doi.org/10.1007/978-1-4302-0366-7</w:t>
        </w:r>
      </w:hyperlink>
    </w:p>
    <w:p w14:paraId="26066397" w14:textId="77777777" w:rsidR="00327B88" w:rsidRPr="0016733D" w:rsidRDefault="00327B88" w:rsidP="00B13FF2">
      <w:pPr>
        <w:spacing w:after="0"/>
        <w:jc w:val="left"/>
        <w:rPr>
          <w:rFonts w:eastAsia="Times New Roman" w:cs="Times New Roman"/>
          <w:szCs w:val="24"/>
          <w:lang w:eastAsia="ja-JP"/>
        </w:rPr>
      </w:pPr>
    </w:p>
    <w:p w14:paraId="7E110FA4" w14:textId="726B442A" w:rsidR="00957FE7"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l-Fraihat, D., Joy, M., Masa’deh, R., &amp; Sinclair, J. (2020). Evaluating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ystems success: An empirical study. </w:t>
      </w:r>
      <w:r w:rsidRPr="0016733D">
        <w:rPr>
          <w:rFonts w:eastAsia="Times New Roman" w:cs="Times New Roman"/>
          <w:i/>
          <w:iCs/>
          <w:szCs w:val="24"/>
          <w:lang w:eastAsia="ja-JP"/>
        </w:rPr>
        <w:t>Computers in Human Behavior</w:t>
      </w:r>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26" w:history="1">
        <w:r w:rsidR="00F70852" w:rsidRPr="0016733D">
          <w:rPr>
            <w:rStyle w:val="Hyperlink"/>
            <w:rFonts w:eastAsia="Times New Roman" w:cs="Times New Roman"/>
            <w:szCs w:val="24"/>
            <w:lang w:eastAsia="ja-JP"/>
          </w:rPr>
          <w:t>https://doi.org/10.1016/j.chb.2019.08.004</w:t>
        </w:r>
      </w:hyperlink>
    </w:p>
    <w:p w14:paraId="53A1B149" w14:textId="77777777" w:rsidR="00F70852" w:rsidRPr="0016733D" w:rsidRDefault="00F70852" w:rsidP="00B13FF2">
      <w:pPr>
        <w:spacing w:after="0"/>
        <w:jc w:val="left"/>
        <w:rPr>
          <w:rFonts w:eastAsia="Times New Roman" w:cs="Times New Roman"/>
          <w:szCs w:val="24"/>
          <w:lang w:eastAsia="ja-JP"/>
        </w:rPr>
      </w:pPr>
    </w:p>
    <w:p w14:paraId="5A4FE8F8" w14:textId="30ECA79C"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Fujita, N. (2020). Transforming online teaching and learning: towards learning design informed by information science and learning sciences. </w:t>
      </w:r>
      <w:r w:rsidRPr="0016733D">
        <w:rPr>
          <w:rFonts w:eastAsia="Times New Roman" w:cs="Times New Roman"/>
          <w:i/>
          <w:iCs/>
          <w:szCs w:val="24"/>
          <w:lang w:eastAsia="ja-JP"/>
        </w:rPr>
        <w:t>Information and Learning Science</w:t>
      </w:r>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27" w:history="1">
        <w:r w:rsidR="007B3A59" w:rsidRPr="0016733D">
          <w:rPr>
            <w:rStyle w:val="Hyperlink"/>
            <w:rFonts w:eastAsia="Times New Roman" w:cs="Times New Roman"/>
            <w:szCs w:val="24"/>
            <w:lang w:eastAsia="ja-JP"/>
          </w:rPr>
          <w:t>https://doi.org/10.1108/ILS-04-2020-0124</w:t>
        </w:r>
      </w:hyperlink>
    </w:p>
    <w:p w14:paraId="7C78099A" w14:textId="77777777" w:rsidR="007B3A59" w:rsidRPr="0016733D" w:rsidRDefault="007B3A59" w:rsidP="00B13FF2">
      <w:pPr>
        <w:spacing w:after="0"/>
        <w:jc w:val="left"/>
        <w:rPr>
          <w:rFonts w:eastAsia="Times New Roman" w:cs="Times New Roman"/>
          <w:szCs w:val="24"/>
          <w:lang w:eastAsia="ja-JP"/>
        </w:rPr>
      </w:pPr>
    </w:p>
    <w:p w14:paraId="2008EC97" w14:textId="2252DCD6" w:rsidR="00327B88" w:rsidRPr="0016733D" w:rsidRDefault="00C166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enley, A. Z., Fleming, S. D., &amp; Luong, M. v. (2017). Toward principles for the design of navigation affordances in code editors: An empirical investigation. </w:t>
      </w:r>
      <w:r w:rsidRPr="0016733D">
        <w:rPr>
          <w:rFonts w:eastAsia="Times New Roman" w:cs="Times New Roman"/>
          <w:i/>
          <w:iCs/>
          <w:szCs w:val="24"/>
          <w:lang w:eastAsia="ja-JP"/>
        </w:rPr>
        <w:t>Conference on Human Factors in Computing Systems - Proceedings</w:t>
      </w:r>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28" w:history="1">
        <w:r w:rsidR="007B3A59" w:rsidRPr="0016733D">
          <w:rPr>
            <w:rStyle w:val="Hyperlink"/>
            <w:rFonts w:eastAsia="Times New Roman" w:cs="Times New Roman"/>
            <w:szCs w:val="24"/>
            <w:lang w:eastAsia="ja-JP"/>
          </w:rPr>
          <w:t>https://doi.org/10.1145/3025453.3025645</w:t>
        </w:r>
      </w:hyperlink>
    </w:p>
    <w:p w14:paraId="1C956EB1" w14:textId="77777777" w:rsidR="007B3A59" w:rsidRPr="0016733D" w:rsidRDefault="007B3A59" w:rsidP="00B13FF2">
      <w:pPr>
        <w:spacing w:after="0"/>
        <w:jc w:val="left"/>
        <w:rPr>
          <w:rFonts w:eastAsia="Times New Roman" w:cs="Times New Roman"/>
          <w:szCs w:val="24"/>
          <w:lang w:eastAsia="ja-JP"/>
        </w:rPr>
      </w:pPr>
    </w:p>
    <w:p w14:paraId="30D16FF5" w14:textId="1BC68915"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Kasture, R., Kadhao, A., Thorat, A., &amp; Mhamane, S. (2020). Build: Web Services based Source Code Editor Integrate with Community Question Answer. </w:t>
      </w:r>
      <w:r w:rsidRPr="0016733D">
        <w:rPr>
          <w:rFonts w:eastAsia="Times New Roman" w:cs="Times New Roman"/>
          <w:i/>
          <w:iCs/>
          <w:szCs w:val="24"/>
          <w:lang w:eastAsia="ja-JP"/>
        </w:rPr>
        <w:t>Proceedings of the 4th International Conference on Inventive Systems and Control, ICISC 2020</w:t>
      </w:r>
      <w:r w:rsidRPr="0016733D">
        <w:rPr>
          <w:rFonts w:eastAsia="Times New Roman" w:cs="Times New Roman"/>
          <w:szCs w:val="24"/>
          <w:lang w:eastAsia="ja-JP"/>
        </w:rPr>
        <w:t xml:space="preserve">. </w:t>
      </w:r>
      <w:hyperlink r:id="rId29" w:history="1">
        <w:r w:rsidR="00D209A7" w:rsidRPr="0016733D">
          <w:rPr>
            <w:rStyle w:val="Hyperlink"/>
            <w:rFonts w:eastAsia="Times New Roman" w:cs="Times New Roman"/>
            <w:szCs w:val="24"/>
            <w:lang w:eastAsia="ja-JP"/>
          </w:rPr>
          <w:t>https://doi.org/10.1109/ICISC47916.2020.9171162</w:t>
        </w:r>
      </w:hyperlink>
    </w:p>
    <w:p w14:paraId="2A85B52F" w14:textId="66849BA5" w:rsidR="00467294" w:rsidRPr="0016733D" w:rsidRDefault="00467294" w:rsidP="00B13FF2">
      <w:pPr>
        <w:spacing w:after="0"/>
        <w:jc w:val="left"/>
        <w:rPr>
          <w:rStyle w:val="Hyperlink"/>
          <w:rFonts w:eastAsia="Times New Roman" w:cs="Times New Roman"/>
          <w:szCs w:val="24"/>
          <w:lang w:eastAsia="ja-JP"/>
        </w:rPr>
      </w:pPr>
    </w:p>
    <w:p w14:paraId="0695898B" w14:textId="6D2253A5" w:rsidR="00467294" w:rsidRPr="0016733D" w:rsidRDefault="00467294" w:rsidP="00467294">
      <w:pPr>
        <w:spacing w:after="0" w:line="240" w:lineRule="auto"/>
        <w:jc w:val="left"/>
        <w:rPr>
          <w:rFonts w:eastAsia="Times New Roman" w:cs="Times New Roman"/>
          <w:szCs w:val="24"/>
          <w:lang w:eastAsia="ja-JP"/>
        </w:rPr>
      </w:pPr>
      <w:r w:rsidRPr="0016733D">
        <w:rPr>
          <w:rFonts w:eastAsia="Times New Roman" w:cs="Times New Roman"/>
          <w:szCs w:val="24"/>
          <w:lang w:eastAsia="ja-JP"/>
        </w:rPr>
        <w:t xml:space="preserve">Kemdikbud, badan bahasa. (2016). Pedoman Umum Ejaan Bahasa Indonesia. In </w:t>
      </w:r>
      <w:r w:rsidRPr="0016733D">
        <w:rPr>
          <w:rFonts w:eastAsia="Times New Roman" w:cs="Times New Roman"/>
          <w:i/>
          <w:iCs/>
          <w:szCs w:val="24"/>
          <w:lang w:eastAsia="ja-JP"/>
        </w:rPr>
        <w:t>Pedoman Umum Ejaan Bahasa Indonesi</w:t>
      </w:r>
      <w:r w:rsidRPr="0016733D">
        <w:rPr>
          <w:rFonts w:eastAsia="Times New Roman" w:cs="Times New Roman"/>
          <w:szCs w:val="24"/>
          <w:lang w:eastAsia="ja-JP"/>
        </w:rPr>
        <w:t xml:space="preserve"> (Vol. 4). </w:t>
      </w:r>
      <w:hyperlink r:id="rId30" w:history="1">
        <w:r w:rsidRPr="0016733D">
          <w:rPr>
            <w:rStyle w:val="Hyperlink"/>
            <w:rFonts w:eastAsia="Times New Roman" w:cs="Times New Roman"/>
            <w:szCs w:val="24"/>
            <w:lang w:eastAsia="ja-JP"/>
          </w:rPr>
          <w:t>https://doi.org/10.5851/kosfa.2016.36.6.807</w:t>
        </w:r>
      </w:hyperlink>
    </w:p>
    <w:p w14:paraId="58EFE424" w14:textId="06101505" w:rsidR="00785811" w:rsidRPr="0016733D" w:rsidRDefault="00785811" w:rsidP="00467294">
      <w:pPr>
        <w:spacing w:after="0" w:line="240" w:lineRule="auto"/>
        <w:jc w:val="left"/>
        <w:rPr>
          <w:rFonts w:eastAsia="Times New Roman" w:cs="Times New Roman"/>
          <w:szCs w:val="24"/>
          <w:lang w:eastAsia="ja-JP"/>
        </w:rPr>
      </w:pPr>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230919/indonesia-darurat-tenaga-programmer</w:t>
      </w:r>
      <w:r w:rsidRPr="0016733D">
        <w:rPr>
          <w:noProof/>
        </w:rPr>
        <w:br/>
        <w:t>[Accessed 17 1 2022].</w:t>
      </w:r>
    </w:p>
    <w:p w14:paraId="08540567" w14:textId="317C3792" w:rsidR="00467294" w:rsidRPr="0016733D" w:rsidRDefault="00A30A8E" w:rsidP="00A30A8E">
      <w:pPr>
        <w:spacing w:after="0"/>
        <w:jc w:val="left"/>
        <w:rPr>
          <w:rFonts w:eastAsia="Times New Roman" w:cs="Times New Roman"/>
          <w:color w:val="0000FF"/>
          <w:szCs w:val="24"/>
          <w:u w:val="single"/>
          <w:lang w:eastAsia="ja-JP"/>
        </w:rPr>
      </w:pPr>
      <w:r w:rsidRPr="0016733D">
        <w:rPr>
          <w:rFonts w:eastAsia="Times New Roman" w:cs="Times New Roman"/>
          <w:color w:val="0000FF"/>
          <w:szCs w:val="24"/>
          <w:u w:val="single"/>
          <w:lang w:eastAsia="ja-JP"/>
        </w:rPr>
        <w:lastRenderedPageBreak/>
        <w:fldChar w:fldCharType="end"/>
      </w: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31"/>
      <w:footerReference w:type="default" r:id="rId32"/>
      <w:headerReference w:type="first" r:id="rId33"/>
      <w:footerReference w:type="first" r:id="rId34"/>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E8253F" w14:textId="77777777" w:rsidR="00481B9A" w:rsidRDefault="00481B9A" w:rsidP="00725057">
      <w:pPr>
        <w:spacing w:after="0" w:line="240" w:lineRule="auto"/>
      </w:pPr>
      <w:r>
        <w:separator/>
      </w:r>
    </w:p>
  </w:endnote>
  <w:endnote w:type="continuationSeparator" w:id="0">
    <w:p w14:paraId="45B8BC59" w14:textId="77777777" w:rsidR="00481B9A" w:rsidRDefault="00481B9A"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39F663" w14:textId="77777777" w:rsidR="00481B9A" w:rsidRDefault="00481B9A" w:rsidP="00725057">
      <w:pPr>
        <w:spacing w:after="0" w:line="240" w:lineRule="auto"/>
      </w:pPr>
      <w:r>
        <w:separator/>
      </w:r>
    </w:p>
  </w:footnote>
  <w:footnote w:type="continuationSeparator" w:id="0">
    <w:p w14:paraId="31D05AF8" w14:textId="77777777" w:rsidR="00481B9A" w:rsidRDefault="00481B9A"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558A"/>
    <w:rsid w:val="00027232"/>
    <w:rsid w:val="00027AAB"/>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775A9"/>
    <w:rsid w:val="00087865"/>
    <w:rsid w:val="00087BA9"/>
    <w:rsid w:val="00096A1B"/>
    <w:rsid w:val="00097535"/>
    <w:rsid w:val="000A3548"/>
    <w:rsid w:val="000A397D"/>
    <w:rsid w:val="000A3D56"/>
    <w:rsid w:val="000A513A"/>
    <w:rsid w:val="000A67EB"/>
    <w:rsid w:val="000A766A"/>
    <w:rsid w:val="000B0A9A"/>
    <w:rsid w:val="000B19F8"/>
    <w:rsid w:val="000C0CE3"/>
    <w:rsid w:val="000C415C"/>
    <w:rsid w:val="000C5A7A"/>
    <w:rsid w:val="000C5E1B"/>
    <w:rsid w:val="000D068D"/>
    <w:rsid w:val="000D0DF5"/>
    <w:rsid w:val="000D184C"/>
    <w:rsid w:val="000D1D9C"/>
    <w:rsid w:val="000D33B5"/>
    <w:rsid w:val="000D438D"/>
    <w:rsid w:val="000D632A"/>
    <w:rsid w:val="000E0772"/>
    <w:rsid w:val="000E430E"/>
    <w:rsid w:val="000F6699"/>
    <w:rsid w:val="00103660"/>
    <w:rsid w:val="00103D04"/>
    <w:rsid w:val="001149C0"/>
    <w:rsid w:val="0011722B"/>
    <w:rsid w:val="00120207"/>
    <w:rsid w:val="001244A3"/>
    <w:rsid w:val="00130B6B"/>
    <w:rsid w:val="00131D26"/>
    <w:rsid w:val="00133893"/>
    <w:rsid w:val="00136A2C"/>
    <w:rsid w:val="00142561"/>
    <w:rsid w:val="00142B5B"/>
    <w:rsid w:val="0014395E"/>
    <w:rsid w:val="001459E6"/>
    <w:rsid w:val="00156EAF"/>
    <w:rsid w:val="00160E02"/>
    <w:rsid w:val="00161DD2"/>
    <w:rsid w:val="00164052"/>
    <w:rsid w:val="0016594D"/>
    <w:rsid w:val="00166146"/>
    <w:rsid w:val="0016733D"/>
    <w:rsid w:val="00167E14"/>
    <w:rsid w:val="001721C6"/>
    <w:rsid w:val="0017480A"/>
    <w:rsid w:val="00181C75"/>
    <w:rsid w:val="00185DDC"/>
    <w:rsid w:val="001903D3"/>
    <w:rsid w:val="00190501"/>
    <w:rsid w:val="001909F2"/>
    <w:rsid w:val="00193141"/>
    <w:rsid w:val="00194DEF"/>
    <w:rsid w:val="001A1510"/>
    <w:rsid w:val="001A1886"/>
    <w:rsid w:val="001A79C2"/>
    <w:rsid w:val="001A7D14"/>
    <w:rsid w:val="001B012C"/>
    <w:rsid w:val="001B1ABD"/>
    <w:rsid w:val="001B5564"/>
    <w:rsid w:val="001C10D0"/>
    <w:rsid w:val="001C2344"/>
    <w:rsid w:val="001C4949"/>
    <w:rsid w:val="001C7F86"/>
    <w:rsid w:val="001D237D"/>
    <w:rsid w:val="001D7673"/>
    <w:rsid w:val="001D7A55"/>
    <w:rsid w:val="001E10F9"/>
    <w:rsid w:val="001E1E5F"/>
    <w:rsid w:val="001E3A26"/>
    <w:rsid w:val="001E51FA"/>
    <w:rsid w:val="001E55A5"/>
    <w:rsid w:val="001F61AD"/>
    <w:rsid w:val="001F6706"/>
    <w:rsid w:val="001F6D7B"/>
    <w:rsid w:val="0020040A"/>
    <w:rsid w:val="00201BE3"/>
    <w:rsid w:val="002069EB"/>
    <w:rsid w:val="002103B7"/>
    <w:rsid w:val="00213B84"/>
    <w:rsid w:val="00214C67"/>
    <w:rsid w:val="00216CCE"/>
    <w:rsid w:val="00217472"/>
    <w:rsid w:val="00222CDE"/>
    <w:rsid w:val="00224195"/>
    <w:rsid w:val="0022442E"/>
    <w:rsid w:val="00227913"/>
    <w:rsid w:val="00231296"/>
    <w:rsid w:val="00232044"/>
    <w:rsid w:val="00232193"/>
    <w:rsid w:val="0023696C"/>
    <w:rsid w:val="00236F64"/>
    <w:rsid w:val="00240BF4"/>
    <w:rsid w:val="00242F01"/>
    <w:rsid w:val="002432FF"/>
    <w:rsid w:val="0024714A"/>
    <w:rsid w:val="002475A5"/>
    <w:rsid w:val="0025089C"/>
    <w:rsid w:val="002535D3"/>
    <w:rsid w:val="002552BC"/>
    <w:rsid w:val="002554DE"/>
    <w:rsid w:val="002557D7"/>
    <w:rsid w:val="002560D3"/>
    <w:rsid w:val="00261B49"/>
    <w:rsid w:val="00262AAB"/>
    <w:rsid w:val="0026532C"/>
    <w:rsid w:val="00267362"/>
    <w:rsid w:val="00272A83"/>
    <w:rsid w:val="002810CC"/>
    <w:rsid w:val="00281718"/>
    <w:rsid w:val="00283470"/>
    <w:rsid w:val="00284660"/>
    <w:rsid w:val="00285E19"/>
    <w:rsid w:val="00286528"/>
    <w:rsid w:val="00287EB5"/>
    <w:rsid w:val="00290C25"/>
    <w:rsid w:val="00291049"/>
    <w:rsid w:val="00291400"/>
    <w:rsid w:val="00291967"/>
    <w:rsid w:val="002956B5"/>
    <w:rsid w:val="002A0342"/>
    <w:rsid w:val="002A1E5B"/>
    <w:rsid w:val="002A3C0E"/>
    <w:rsid w:val="002A440A"/>
    <w:rsid w:val="002B069F"/>
    <w:rsid w:val="002B1741"/>
    <w:rsid w:val="002B7BB9"/>
    <w:rsid w:val="002C0AC5"/>
    <w:rsid w:val="002C18B3"/>
    <w:rsid w:val="002D18C7"/>
    <w:rsid w:val="002D31E6"/>
    <w:rsid w:val="002D32C1"/>
    <w:rsid w:val="002D4F9C"/>
    <w:rsid w:val="002D73D0"/>
    <w:rsid w:val="002E5DBD"/>
    <w:rsid w:val="002F1121"/>
    <w:rsid w:val="002F1C15"/>
    <w:rsid w:val="002F20BB"/>
    <w:rsid w:val="002F3BA8"/>
    <w:rsid w:val="002F4809"/>
    <w:rsid w:val="002F721D"/>
    <w:rsid w:val="002F7DE9"/>
    <w:rsid w:val="00300845"/>
    <w:rsid w:val="003011E8"/>
    <w:rsid w:val="00304968"/>
    <w:rsid w:val="003075E6"/>
    <w:rsid w:val="00307DA6"/>
    <w:rsid w:val="0031314A"/>
    <w:rsid w:val="003154B0"/>
    <w:rsid w:val="003171FE"/>
    <w:rsid w:val="00317872"/>
    <w:rsid w:val="00321F21"/>
    <w:rsid w:val="00322D7F"/>
    <w:rsid w:val="00323230"/>
    <w:rsid w:val="00327B88"/>
    <w:rsid w:val="00327D56"/>
    <w:rsid w:val="00330971"/>
    <w:rsid w:val="00330FAB"/>
    <w:rsid w:val="00331A85"/>
    <w:rsid w:val="0033456A"/>
    <w:rsid w:val="00341347"/>
    <w:rsid w:val="003437C2"/>
    <w:rsid w:val="0034463C"/>
    <w:rsid w:val="00347A60"/>
    <w:rsid w:val="00353549"/>
    <w:rsid w:val="00370663"/>
    <w:rsid w:val="00371340"/>
    <w:rsid w:val="0037140A"/>
    <w:rsid w:val="00374F41"/>
    <w:rsid w:val="00375FDE"/>
    <w:rsid w:val="00380374"/>
    <w:rsid w:val="0038465E"/>
    <w:rsid w:val="0038508F"/>
    <w:rsid w:val="00394FEE"/>
    <w:rsid w:val="00395659"/>
    <w:rsid w:val="00397184"/>
    <w:rsid w:val="003A0DB9"/>
    <w:rsid w:val="003A1A0F"/>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E71DF"/>
    <w:rsid w:val="003F256A"/>
    <w:rsid w:val="003F3FFF"/>
    <w:rsid w:val="004012A3"/>
    <w:rsid w:val="00401F9B"/>
    <w:rsid w:val="00402977"/>
    <w:rsid w:val="00402AA3"/>
    <w:rsid w:val="00404237"/>
    <w:rsid w:val="00410A91"/>
    <w:rsid w:val="00410CC0"/>
    <w:rsid w:val="00411DF5"/>
    <w:rsid w:val="004122A3"/>
    <w:rsid w:val="00412C84"/>
    <w:rsid w:val="00412DC8"/>
    <w:rsid w:val="00414801"/>
    <w:rsid w:val="00415460"/>
    <w:rsid w:val="00415680"/>
    <w:rsid w:val="00416091"/>
    <w:rsid w:val="00416C08"/>
    <w:rsid w:val="00417C51"/>
    <w:rsid w:val="00417DBC"/>
    <w:rsid w:val="00420865"/>
    <w:rsid w:val="004211CA"/>
    <w:rsid w:val="004211F3"/>
    <w:rsid w:val="0042243A"/>
    <w:rsid w:val="00424D07"/>
    <w:rsid w:val="004268C4"/>
    <w:rsid w:val="004275BE"/>
    <w:rsid w:val="00430E38"/>
    <w:rsid w:val="004337B9"/>
    <w:rsid w:val="00433853"/>
    <w:rsid w:val="0043438A"/>
    <w:rsid w:val="004352B8"/>
    <w:rsid w:val="00437DC4"/>
    <w:rsid w:val="00446A6A"/>
    <w:rsid w:val="00447D7B"/>
    <w:rsid w:val="004514CE"/>
    <w:rsid w:val="0045237F"/>
    <w:rsid w:val="00452A1A"/>
    <w:rsid w:val="00453570"/>
    <w:rsid w:val="00454ED4"/>
    <w:rsid w:val="00457FE1"/>
    <w:rsid w:val="004614BE"/>
    <w:rsid w:val="0046293B"/>
    <w:rsid w:val="00464B10"/>
    <w:rsid w:val="00466965"/>
    <w:rsid w:val="00467294"/>
    <w:rsid w:val="00467A49"/>
    <w:rsid w:val="00474AD2"/>
    <w:rsid w:val="00476949"/>
    <w:rsid w:val="0047748C"/>
    <w:rsid w:val="00477889"/>
    <w:rsid w:val="00480BE6"/>
    <w:rsid w:val="00481B9A"/>
    <w:rsid w:val="00482B55"/>
    <w:rsid w:val="00483CA9"/>
    <w:rsid w:val="00485F73"/>
    <w:rsid w:val="004875CE"/>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64DA"/>
    <w:rsid w:val="004D64E9"/>
    <w:rsid w:val="004D682B"/>
    <w:rsid w:val="004D6DA0"/>
    <w:rsid w:val="004D7559"/>
    <w:rsid w:val="004D7A54"/>
    <w:rsid w:val="004E5628"/>
    <w:rsid w:val="004E5D03"/>
    <w:rsid w:val="004E6727"/>
    <w:rsid w:val="004F0934"/>
    <w:rsid w:val="004F0987"/>
    <w:rsid w:val="004F5683"/>
    <w:rsid w:val="004F6984"/>
    <w:rsid w:val="004F6F89"/>
    <w:rsid w:val="00502227"/>
    <w:rsid w:val="0050222E"/>
    <w:rsid w:val="0050232F"/>
    <w:rsid w:val="00502575"/>
    <w:rsid w:val="00503E59"/>
    <w:rsid w:val="00506B87"/>
    <w:rsid w:val="005115A2"/>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2871"/>
    <w:rsid w:val="00542E35"/>
    <w:rsid w:val="005438CE"/>
    <w:rsid w:val="00543E48"/>
    <w:rsid w:val="00546B88"/>
    <w:rsid w:val="00551E7C"/>
    <w:rsid w:val="005520F7"/>
    <w:rsid w:val="0055429A"/>
    <w:rsid w:val="005550DA"/>
    <w:rsid w:val="00555E5C"/>
    <w:rsid w:val="005568B8"/>
    <w:rsid w:val="00557A23"/>
    <w:rsid w:val="005605A7"/>
    <w:rsid w:val="005620D2"/>
    <w:rsid w:val="005627A0"/>
    <w:rsid w:val="00562BEB"/>
    <w:rsid w:val="0056338F"/>
    <w:rsid w:val="0056492B"/>
    <w:rsid w:val="00571D6B"/>
    <w:rsid w:val="00572D6F"/>
    <w:rsid w:val="005741C6"/>
    <w:rsid w:val="00574525"/>
    <w:rsid w:val="00581073"/>
    <w:rsid w:val="00581A51"/>
    <w:rsid w:val="00582FD1"/>
    <w:rsid w:val="0058377E"/>
    <w:rsid w:val="00584A50"/>
    <w:rsid w:val="00585F7D"/>
    <w:rsid w:val="00586455"/>
    <w:rsid w:val="00586FB1"/>
    <w:rsid w:val="0059196C"/>
    <w:rsid w:val="00593E07"/>
    <w:rsid w:val="005A33FD"/>
    <w:rsid w:val="005B462E"/>
    <w:rsid w:val="005B4660"/>
    <w:rsid w:val="005B4D00"/>
    <w:rsid w:val="005B53EE"/>
    <w:rsid w:val="005B7B93"/>
    <w:rsid w:val="005C45DD"/>
    <w:rsid w:val="005C6886"/>
    <w:rsid w:val="005D4216"/>
    <w:rsid w:val="005E172B"/>
    <w:rsid w:val="005E3396"/>
    <w:rsid w:val="005E6C02"/>
    <w:rsid w:val="00611A0E"/>
    <w:rsid w:val="00611AD5"/>
    <w:rsid w:val="0061394B"/>
    <w:rsid w:val="0062073B"/>
    <w:rsid w:val="00620784"/>
    <w:rsid w:val="00620DC2"/>
    <w:rsid w:val="006210D1"/>
    <w:rsid w:val="00622968"/>
    <w:rsid w:val="00622E4F"/>
    <w:rsid w:val="00624159"/>
    <w:rsid w:val="00630AE8"/>
    <w:rsid w:val="00635EFC"/>
    <w:rsid w:val="006370EA"/>
    <w:rsid w:val="00637C03"/>
    <w:rsid w:val="00642B72"/>
    <w:rsid w:val="006444D6"/>
    <w:rsid w:val="0064565E"/>
    <w:rsid w:val="00645E64"/>
    <w:rsid w:val="0064637C"/>
    <w:rsid w:val="00647B67"/>
    <w:rsid w:val="006517AD"/>
    <w:rsid w:val="00652059"/>
    <w:rsid w:val="0065272E"/>
    <w:rsid w:val="006555EE"/>
    <w:rsid w:val="00662E67"/>
    <w:rsid w:val="006634FD"/>
    <w:rsid w:val="00663A5E"/>
    <w:rsid w:val="006658BF"/>
    <w:rsid w:val="00665A2A"/>
    <w:rsid w:val="006667C5"/>
    <w:rsid w:val="00666B19"/>
    <w:rsid w:val="0066750E"/>
    <w:rsid w:val="00667CC0"/>
    <w:rsid w:val="006700D9"/>
    <w:rsid w:val="00673DE0"/>
    <w:rsid w:val="0067420A"/>
    <w:rsid w:val="00674EB3"/>
    <w:rsid w:val="0067754B"/>
    <w:rsid w:val="006777C3"/>
    <w:rsid w:val="00682A3B"/>
    <w:rsid w:val="00687842"/>
    <w:rsid w:val="006878C1"/>
    <w:rsid w:val="0069074A"/>
    <w:rsid w:val="006935BE"/>
    <w:rsid w:val="006A27AB"/>
    <w:rsid w:val="006A4990"/>
    <w:rsid w:val="006A54FA"/>
    <w:rsid w:val="006A71ED"/>
    <w:rsid w:val="006A78AB"/>
    <w:rsid w:val="006B3F91"/>
    <w:rsid w:val="006C020D"/>
    <w:rsid w:val="006C0BCE"/>
    <w:rsid w:val="006C4606"/>
    <w:rsid w:val="006C57B9"/>
    <w:rsid w:val="006C59EE"/>
    <w:rsid w:val="006C63BD"/>
    <w:rsid w:val="006C70A1"/>
    <w:rsid w:val="006D1910"/>
    <w:rsid w:val="006D41D6"/>
    <w:rsid w:val="006D4EDA"/>
    <w:rsid w:val="006D6C02"/>
    <w:rsid w:val="006E1271"/>
    <w:rsid w:val="006E5F37"/>
    <w:rsid w:val="006E683E"/>
    <w:rsid w:val="006E6A5A"/>
    <w:rsid w:val="006E7F08"/>
    <w:rsid w:val="006F531E"/>
    <w:rsid w:val="006F5720"/>
    <w:rsid w:val="006F5E84"/>
    <w:rsid w:val="006F7DB4"/>
    <w:rsid w:val="00703FA7"/>
    <w:rsid w:val="00704980"/>
    <w:rsid w:val="007053C5"/>
    <w:rsid w:val="007062FB"/>
    <w:rsid w:val="00711648"/>
    <w:rsid w:val="00714AA8"/>
    <w:rsid w:val="00714C75"/>
    <w:rsid w:val="00714F26"/>
    <w:rsid w:val="00716E15"/>
    <w:rsid w:val="00717479"/>
    <w:rsid w:val="007179C1"/>
    <w:rsid w:val="007179D5"/>
    <w:rsid w:val="0072175E"/>
    <w:rsid w:val="00722A7F"/>
    <w:rsid w:val="0072347B"/>
    <w:rsid w:val="00725057"/>
    <w:rsid w:val="00727167"/>
    <w:rsid w:val="0073123F"/>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87BCE"/>
    <w:rsid w:val="00790CB7"/>
    <w:rsid w:val="007911A1"/>
    <w:rsid w:val="00792C19"/>
    <w:rsid w:val="00794213"/>
    <w:rsid w:val="00795B3B"/>
    <w:rsid w:val="00795CFC"/>
    <w:rsid w:val="00796C81"/>
    <w:rsid w:val="00797614"/>
    <w:rsid w:val="00797A99"/>
    <w:rsid w:val="007A0ED4"/>
    <w:rsid w:val="007A3877"/>
    <w:rsid w:val="007A7EFD"/>
    <w:rsid w:val="007B1C1B"/>
    <w:rsid w:val="007B1EA2"/>
    <w:rsid w:val="007B2137"/>
    <w:rsid w:val="007B3A59"/>
    <w:rsid w:val="007B4EB0"/>
    <w:rsid w:val="007B5E32"/>
    <w:rsid w:val="007B6984"/>
    <w:rsid w:val="007C3F13"/>
    <w:rsid w:val="007C4AF4"/>
    <w:rsid w:val="007C4BBA"/>
    <w:rsid w:val="007D0E5C"/>
    <w:rsid w:val="007D3096"/>
    <w:rsid w:val="007D570D"/>
    <w:rsid w:val="007E03EE"/>
    <w:rsid w:val="007E52F8"/>
    <w:rsid w:val="007E5BC8"/>
    <w:rsid w:val="007E5DF0"/>
    <w:rsid w:val="007E6706"/>
    <w:rsid w:val="007F1793"/>
    <w:rsid w:val="007F32DC"/>
    <w:rsid w:val="007F6D7E"/>
    <w:rsid w:val="008030BF"/>
    <w:rsid w:val="0080373A"/>
    <w:rsid w:val="00804050"/>
    <w:rsid w:val="00804B44"/>
    <w:rsid w:val="0080545C"/>
    <w:rsid w:val="00807E54"/>
    <w:rsid w:val="00815AA5"/>
    <w:rsid w:val="00822D48"/>
    <w:rsid w:val="008256D7"/>
    <w:rsid w:val="00827751"/>
    <w:rsid w:val="00832651"/>
    <w:rsid w:val="00832BF2"/>
    <w:rsid w:val="0083617B"/>
    <w:rsid w:val="00836BCE"/>
    <w:rsid w:val="0084008B"/>
    <w:rsid w:val="0084316E"/>
    <w:rsid w:val="008434EC"/>
    <w:rsid w:val="0084722B"/>
    <w:rsid w:val="00847882"/>
    <w:rsid w:val="00851496"/>
    <w:rsid w:val="008523BE"/>
    <w:rsid w:val="00852B0E"/>
    <w:rsid w:val="00853A68"/>
    <w:rsid w:val="00861CAE"/>
    <w:rsid w:val="00861FF7"/>
    <w:rsid w:val="008623A6"/>
    <w:rsid w:val="00862C47"/>
    <w:rsid w:val="00865A63"/>
    <w:rsid w:val="008740B5"/>
    <w:rsid w:val="00874125"/>
    <w:rsid w:val="00884428"/>
    <w:rsid w:val="00887557"/>
    <w:rsid w:val="008907D6"/>
    <w:rsid w:val="00891135"/>
    <w:rsid w:val="0089178D"/>
    <w:rsid w:val="00892A5D"/>
    <w:rsid w:val="00894CE6"/>
    <w:rsid w:val="00894CFF"/>
    <w:rsid w:val="008A2DB6"/>
    <w:rsid w:val="008A399F"/>
    <w:rsid w:val="008A5E56"/>
    <w:rsid w:val="008A65A1"/>
    <w:rsid w:val="008A68FA"/>
    <w:rsid w:val="008A69D1"/>
    <w:rsid w:val="008B078B"/>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4982"/>
    <w:rsid w:val="008E5421"/>
    <w:rsid w:val="008F0138"/>
    <w:rsid w:val="008F2600"/>
    <w:rsid w:val="008F45F2"/>
    <w:rsid w:val="008F60AD"/>
    <w:rsid w:val="008F7701"/>
    <w:rsid w:val="009006B0"/>
    <w:rsid w:val="0090349F"/>
    <w:rsid w:val="009034D8"/>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76722"/>
    <w:rsid w:val="0098377A"/>
    <w:rsid w:val="009846DA"/>
    <w:rsid w:val="00985369"/>
    <w:rsid w:val="0098562A"/>
    <w:rsid w:val="0098581F"/>
    <w:rsid w:val="0098634C"/>
    <w:rsid w:val="009871EF"/>
    <w:rsid w:val="00993F73"/>
    <w:rsid w:val="00994E9F"/>
    <w:rsid w:val="0099521F"/>
    <w:rsid w:val="0099682A"/>
    <w:rsid w:val="00997964"/>
    <w:rsid w:val="009A0193"/>
    <w:rsid w:val="009A05B8"/>
    <w:rsid w:val="009A1EA7"/>
    <w:rsid w:val="009A2600"/>
    <w:rsid w:val="009A2775"/>
    <w:rsid w:val="009A3B11"/>
    <w:rsid w:val="009A3F73"/>
    <w:rsid w:val="009A453D"/>
    <w:rsid w:val="009A51F6"/>
    <w:rsid w:val="009A729A"/>
    <w:rsid w:val="009B06E1"/>
    <w:rsid w:val="009B1479"/>
    <w:rsid w:val="009B3C06"/>
    <w:rsid w:val="009B6D0D"/>
    <w:rsid w:val="009C16D7"/>
    <w:rsid w:val="009C4A3C"/>
    <w:rsid w:val="009D46FF"/>
    <w:rsid w:val="009D4A80"/>
    <w:rsid w:val="009E0A62"/>
    <w:rsid w:val="009E69DF"/>
    <w:rsid w:val="009E794C"/>
    <w:rsid w:val="009F1A26"/>
    <w:rsid w:val="009F1BC8"/>
    <w:rsid w:val="00A06260"/>
    <w:rsid w:val="00A07F52"/>
    <w:rsid w:val="00A10328"/>
    <w:rsid w:val="00A118DD"/>
    <w:rsid w:val="00A11E79"/>
    <w:rsid w:val="00A1256E"/>
    <w:rsid w:val="00A1462E"/>
    <w:rsid w:val="00A1594F"/>
    <w:rsid w:val="00A15FA9"/>
    <w:rsid w:val="00A20D6B"/>
    <w:rsid w:val="00A2667F"/>
    <w:rsid w:val="00A30A8E"/>
    <w:rsid w:val="00A30F50"/>
    <w:rsid w:val="00A335EF"/>
    <w:rsid w:val="00A43B86"/>
    <w:rsid w:val="00A4423F"/>
    <w:rsid w:val="00A44D16"/>
    <w:rsid w:val="00A465BC"/>
    <w:rsid w:val="00A5403A"/>
    <w:rsid w:val="00A555A5"/>
    <w:rsid w:val="00A577EF"/>
    <w:rsid w:val="00A6127C"/>
    <w:rsid w:val="00A62198"/>
    <w:rsid w:val="00A65134"/>
    <w:rsid w:val="00A66444"/>
    <w:rsid w:val="00A6690C"/>
    <w:rsid w:val="00A66ACB"/>
    <w:rsid w:val="00A6721E"/>
    <w:rsid w:val="00A67A91"/>
    <w:rsid w:val="00A70194"/>
    <w:rsid w:val="00A72388"/>
    <w:rsid w:val="00A73ADB"/>
    <w:rsid w:val="00A749A9"/>
    <w:rsid w:val="00A7551E"/>
    <w:rsid w:val="00A76C12"/>
    <w:rsid w:val="00A77860"/>
    <w:rsid w:val="00A8311D"/>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0DD2"/>
    <w:rsid w:val="00AD1396"/>
    <w:rsid w:val="00AD1B9A"/>
    <w:rsid w:val="00AD2EE7"/>
    <w:rsid w:val="00AD2FA2"/>
    <w:rsid w:val="00AD36DA"/>
    <w:rsid w:val="00AD4350"/>
    <w:rsid w:val="00AD6C25"/>
    <w:rsid w:val="00AD6C4A"/>
    <w:rsid w:val="00AE3162"/>
    <w:rsid w:val="00AE5676"/>
    <w:rsid w:val="00AF389A"/>
    <w:rsid w:val="00AF3F54"/>
    <w:rsid w:val="00AF6109"/>
    <w:rsid w:val="00AF62E8"/>
    <w:rsid w:val="00AF6423"/>
    <w:rsid w:val="00B026C5"/>
    <w:rsid w:val="00B05FE3"/>
    <w:rsid w:val="00B13FF2"/>
    <w:rsid w:val="00B15EC1"/>
    <w:rsid w:val="00B17029"/>
    <w:rsid w:val="00B1781C"/>
    <w:rsid w:val="00B21497"/>
    <w:rsid w:val="00B2217A"/>
    <w:rsid w:val="00B32835"/>
    <w:rsid w:val="00B33471"/>
    <w:rsid w:val="00B34462"/>
    <w:rsid w:val="00B34A4C"/>
    <w:rsid w:val="00B34CB5"/>
    <w:rsid w:val="00B37657"/>
    <w:rsid w:val="00B4010F"/>
    <w:rsid w:val="00B4412A"/>
    <w:rsid w:val="00B4706C"/>
    <w:rsid w:val="00B47C65"/>
    <w:rsid w:val="00B50DD7"/>
    <w:rsid w:val="00B5118E"/>
    <w:rsid w:val="00B526F3"/>
    <w:rsid w:val="00B534C6"/>
    <w:rsid w:val="00B558F2"/>
    <w:rsid w:val="00B56117"/>
    <w:rsid w:val="00B56B3F"/>
    <w:rsid w:val="00B57DF3"/>
    <w:rsid w:val="00B638CA"/>
    <w:rsid w:val="00B651E2"/>
    <w:rsid w:val="00B656DE"/>
    <w:rsid w:val="00B658AE"/>
    <w:rsid w:val="00B65CB2"/>
    <w:rsid w:val="00B66658"/>
    <w:rsid w:val="00B66F2A"/>
    <w:rsid w:val="00B7034E"/>
    <w:rsid w:val="00B703D7"/>
    <w:rsid w:val="00B71C93"/>
    <w:rsid w:val="00B80199"/>
    <w:rsid w:val="00B80417"/>
    <w:rsid w:val="00B80849"/>
    <w:rsid w:val="00B83582"/>
    <w:rsid w:val="00B87036"/>
    <w:rsid w:val="00B909CA"/>
    <w:rsid w:val="00B91F01"/>
    <w:rsid w:val="00B92F4D"/>
    <w:rsid w:val="00B96722"/>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C53EC"/>
    <w:rsid w:val="00BD422D"/>
    <w:rsid w:val="00BD4A8E"/>
    <w:rsid w:val="00BD6E9A"/>
    <w:rsid w:val="00BD7060"/>
    <w:rsid w:val="00BE1880"/>
    <w:rsid w:val="00BE5345"/>
    <w:rsid w:val="00BE7EE4"/>
    <w:rsid w:val="00BF0BBF"/>
    <w:rsid w:val="00BF10D1"/>
    <w:rsid w:val="00BF2A37"/>
    <w:rsid w:val="00BF30E3"/>
    <w:rsid w:val="00BF453D"/>
    <w:rsid w:val="00BF56E4"/>
    <w:rsid w:val="00C0202A"/>
    <w:rsid w:val="00C02E38"/>
    <w:rsid w:val="00C04EFA"/>
    <w:rsid w:val="00C10A96"/>
    <w:rsid w:val="00C13230"/>
    <w:rsid w:val="00C14D2A"/>
    <w:rsid w:val="00C159A4"/>
    <w:rsid w:val="00C16688"/>
    <w:rsid w:val="00C21FEC"/>
    <w:rsid w:val="00C23CA1"/>
    <w:rsid w:val="00C26011"/>
    <w:rsid w:val="00C2660C"/>
    <w:rsid w:val="00C273CB"/>
    <w:rsid w:val="00C2762E"/>
    <w:rsid w:val="00C347B1"/>
    <w:rsid w:val="00C35AB4"/>
    <w:rsid w:val="00C415FE"/>
    <w:rsid w:val="00C44015"/>
    <w:rsid w:val="00C44BCA"/>
    <w:rsid w:val="00C4591C"/>
    <w:rsid w:val="00C4786B"/>
    <w:rsid w:val="00C516AD"/>
    <w:rsid w:val="00C539E6"/>
    <w:rsid w:val="00C54C73"/>
    <w:rsid w:val="00C55D90"/>
    <w:rsid w:val="00C563AA"/>
    <w:rsid w:val="00C57CAD"/>
    <w:rsid w:val="00C64D1F"/>
    <w:rsid w:val="00C65ED1"/>
    <w:rsid w:val="00C72B35"/>
    <w:rsid w:val="00C75D53"/>
    <w:rsid w:val="00C77923"/>
    <w:rsid w:val="00C8514F"/>
    <w:rsid w:val="00C853E7"/>
    <w:rsid w:val="00CA452E"/>
    <w:rsid w:val="00CA67EB"/>
    <w:rsid w:val="00CA7E90"/>
    <w:rsid w:val="00CB36D9"/>
    <w:rsid w:val="00CB3740"/>
    <w:rsid w:val="00CB378F"/>
    <w:rsid w:val="00CB3CE5"/>
    <w:rsid w:val="00CB761D"/>
    <w:rsid w:val="00CC0435"/>
    <w:rsid w:val="00CC0828"/>
    <w:rsid w:val="00CC3BDD"/>
    <w:rsid w:val="00CC51F0"/>
    <w:rsid w:val="00CC7939"/>
    <w:rsid w:val="00CD1C8B"/>
    <w:rsid w:val="00CD2FF3"/>
    <w:rsid w:val="00CD31BA"/>
    <w:rsid w:val="00CD48C6"/>
    <w:rsid w:val="00CD50E4"/>
    <w:rsid w:val="00CD5A51"/>
    <w:rsid w:val="00CD6205"/>
    <w:rsid w:val="00CD7EAA"/>
    <w:rsid w:val="00CE2F7D"/>
    <w:rsid w:val="00CE5100"/>
    <w:rsid w:val="00CE757B"/>
    <w:rsid w:val="00CF1583"/>
    <w:rsid w:val="00CF1DDF"/>
    <w:rsid w:val="00CF7115"/>
    <w:rsid w:val="00CF7242"/>
    <w:rsid w:val="00D003BE"/>
    <w:rsid w:val="00D02220"/>
    <w:rsid w:val="00D03308"/>
    <w:rsid w:val="00D05049"/>
    <w:rsid w:val="00D064D3"/>
    <w:rsid w:val="00D065D9"/>
    <w:rsid w:val="00D075BF"/>
    <w:rsid w:val="00D119A9"/>
    <w:rsid w:val="00D16334"/>
    <w:rsid w:val="00D16ECD"/>
    <w:rsid w:val="00D209A7"/>
    <w:rsid w:val="00D20DFA"/>
    <w:rsid w:val="00D21597"/>
    <w:rsid w:val="00D23477"/>
    <w:rsid w:val="00D2359A"/>
    <w:rsid w:val="00D23C40"/>
    <w:rsid w:val="00D33B48"/>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2BAF"/>
    <w:rsid w:val="00D73118"/>
    <w:rsid w:val="00D73B62"/>
    <w:rsid w:val="00D765A3"/>
    <w:rsid w:val="00D7775A"/>
    <w:rsid w:val="00D8517D"/>
    <w:rsid w:val="00D85DB9"/>
    <w:rsid w:val="00D9238B"/>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0AB9"/>
    <w:rsid w:val="00DC178F"/>
    <w:rsid w:val="00DC3A77"/>
    <w:rsid w:val="00DC46A4"/>
    <w:rsid w:val="00DC50D4"/>
    <w:rsid w:val="00DC6067"/>
    <w:rsid w:val="00DD17A5"/>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4D06"/>
    <w:rsid w:val="00E35033"/>
    <w:rsid w:val="00E375F7"/>
    <w:rsid w:val="00E44875"/>
    <w:rsid w:val="00E463FB"/>
    <w:rsid w:val="00E476E2"/>
    <w:rsid w:val="00E47B11"/>
    <w:rsid w:val="00E5149C"/>
    <w:rsid w:val="00E51DD6"/>
    <w:rsid w:val="00E5462A"/>
    <w:rsid w:val="00E56745"/>
    <w:rsid w:val="00E5746A"/>
    <w:rsid w:val="00E601D1"/>
    <w:rsid w:val="00E6070A"/>
    <w:rsid w:val="00E616C8"/>
    <w:rsid w:val="00E619AA"/>
    <w:rsid w:val="00E61DA3"/>
    <w:rsid w:val="00E6205D"/>
    <w:rsid w:val="00E635F9"/>
    <w:rsid w:val="00E63F62"/>
    <w:rsid w:val="00E64F40"/>
    <w:rsid w:val="00E7223A"/>
    <w:rsid w:val="00E732E5"/>
    <w:rsid w:val="00E74A46"/>
    <w:rsid w:val="00E74AB0"/>
    <w:rsid w:val="00E80755"/>
    <w:rsid w:val="00E87592"/>
    <w:rsid w:val="00E909D7"/>
    <w:rsid w:val="00E9381B"/>
    <w:rsid w:val="00E95D48"/>
    <w:rsid w:val="00E964F8"/>
    <w:rsid w:val="00E96D6F"/>
    <w:rsid w:val="00E97763"/>
    <w:rsid w:val="00EA0391"/>
    <w:rsid w:val="00EA4FF3"/>
    <w:rsid w:val="00EA66F2"/>
    <w:rsid w:val="00EA7D7F"/>
    <w:rsid w:val="00EB0DD8"/>
    <w:rsid w:val="00EB50F3"/>
    <w:rsid w:val="00EB54DB"/>
    <w:rsid w:val="00EB5B74"/>
    <w:rsid w:val="00EC387A"/>
    <w:rsid w:val="00EC6B99"/>
    <w:rsid w:val="00EC7747"/>
    <w:rsid w:val="00ED14F0"/>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4DC6"/>
    <w:rsid w:val="00F6741B"/>
    <w:rsid w:val="00F70852"/>
    <w:rsid w:val="00F7283A"/>
    <w:rsid w:val="00F7603B"/>
    <w:rsid w:val="00F76545"/>
    <w:rsid w:val="00F7694B"/>
    <w:rsid w:val="00F77F37"/>
    <w:rsid w:val="00F77FDD"/>
    <w:rsid w:val="00F81833"/>
    <w:rsid w:val="00F81CAE"/>
    <w:rsid w:val="00F82083"/>
    <w:rsid w:val="00F838F2"/>
    <w:rsid w:val="00F90F42"/>
    <w:rsid w:val="00F921FA"/>
    <w:rsid w:val="00F967E9"/>
    <w:rsid w:val="00F96900"/>
    <w:rsid w:val="00FA3E22"/>
    <w:rsid w:val="00FA4124"/>
    <w:rsid w:val="00FA5DA3"/>
    <w:rsid w:val="00FB0515"/>
    <w:rsid w:val="00FB1DBB"/>
    <w:rsid w:val="00FB2090"/>
    <w:rsid w:val="00FB6D69"/>
    <w:rsid w:val="00FB762E"/>
    <w:rsid w:val="00FC1793"/>
    <w:rsid w:val="00FC3EC3"/>
    <w:rsid w:val="00FC5E74"/>
    <w:rsid w:val="00FC60C1"/>
    <w:rsid w:val="00FC648A"/>
    <w:rsid w:val="00FD2D3C"/>
    <w:rsid w:val="00FD596C"/>
    <w:rsid w:val="00FD64F1"/>
    <w:rsid w:val="00FD6B4C"/>
    <w:rsid w:val="00FD6EE3"/>
    <w:rsid w:val="00FE06E1"/>
    <w:rsid w:val="00FE0A99"/>
    <w:rsid w:val="00FE0B34"/>
    <w:rsid w:val="00FE4D1A"/>
    <w:rsid w:val="00FF097E"/>
    <w:rsid w:val="00FF1F0B"/>
    <w:rsid w:val="00FF38A5"/>
    <w:rsid w:val="00FF3AB4"/>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footer" Target="footer2.xml"/><Relationship Id="rId26" Type="http://schemas.openxmlformats.org/officeDocument/2006/relationships/hyperlink" Target="https://doi.org/10.1016/j.chb.2019.08.004" TargetMode="External"/><Relationship Id="rId3" Type="http://schemas.openxmlformats.org/officeDocument/2006/relationships/styles" Target="styles.xml"/><Relationship Id="rId21" Type="http://schemas.openxmlformats.org/officeDocument/2006/relationships/hyperlink" Target="https://doi.org/10.1007/978-3-642-78069-1_12" TargetMode="External"/><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5" Type="http://schemas.openxmlformats.org/officeDocument/2006/relationships/hyperlink" Target="https://doi.org/10.1007/978-1-4302-0366-7" TargetMode="External"/><Relationship Id="rId33"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doi.org/10.1007/BF02299477" TargetMode="External"/><Relationship Id="rId29" Type="http://schemas.openxmlformats.org/officeDocument/2006/relationships/hyperlink" Target="https://doi.org/10.1109/ICISC47916.2020.917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35671/telematika.v9i1.413" TargetMode="Externa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doi.org/10.21831/jpv.v3i1.1584" TargetMode="External"/><Relationship Id="rId28" Type="http://schemas.openxmlformats.org/officeDocument/2006/relationships/hyperlink" Target="https://doi.org/10.1145/3025453.3025645" TargetMode="Externa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4324/9781315042039" TargetMode="Externa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hyperlink" Target="https://doi.org/10.14742/ajet.1791" TargetMode="External"/><Relationship Id="rId27" Type="http://schemas.openxmlformats.org/officeDocument/2006/relationships/hyperlink" Target="https://doi.org/10.1108/ILS-04-2020-0124" TargetMode="External"/><Relationship Id="rId30" Type="http://schemas.openxmlformats.org/officeDocument/2006/relationships/hyperlink" Target="https://doi.org/10.5851/kosfa.2016.36.6.807" TargetMode="External"/><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68</TotalTime>
  <Pages>26</Pages>
  <Words>4615</Words>
  <Characters>26306</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650</cp:revision>
  <cp:lastPrinted>2022-01-18T02:30:00Z</cp:lastPrinted>
  <dcterms:created xsi:type="dcterms:W3CDTF">2021-01-21T10:01:00Z</dcterms:created>
  <dcterms:modified xsi:type="dcterms:W3CDTF">2022-02-09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